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11D62" w:rsidRDefault="00211D62" w:rsidP="00211D62">
      <w:pPr>
        <w:rPr>
          <w:b/>
        </w:rPr>
      </w:pPr>
      <w:bookmarkStart w:id="0" w:name="_GoBack"/>
      <w:bookmarkEnd w:id="0"/>
      <w:r>
        <w:rPr>
          <w:b/>
        </w:rPr>
        <w:t xml:space="preserve">Title: </w:t>
      </w:r>
      <w:r w:rsidRPr="00C64793">
        <w:rPr>
          <w:b/>
        </w:rPr>
        <w:t>An u</w:t>
      </w:r>
      <w:r>
        <w:rPr>
          <w:b/>
        </w:rPr>
        <w:t>pdate on allergen immunotherapy</w:t>
      </w:r>
    </w:p>
    <w:p w:rsidR="00211D62" w:rsidRDefault="00211D62" w:rsidP="00211D62">
      <w:pPr>
        <w:rPr>
          <w:i/>
          <w:iCs/>
        </w:rPr>
      </w:pPr>
    </w:p>
    <w:p w:rsidR="00211D62" w:rsidRPr="004A4F6A" w:rsidRDefault="00211D62" w:rsidP="00211D62">
      <w:pPr>
        <w:rPr>
          <w:i/>
          <w:iCs/>
        </w:rPr>
      </w:pPr>
      <w:r w:rsidRPr="004441D8">
        <w:rPr>
          <w:b/>
          <w:bCs/>
          <w:i/>
          <w:iCs/>
        </w:rPr>
        <w:t>Author:</w:t>
      </w:r>
      <w:r>
        <w:rPr>
          <w:i/>
          <w:iCs/>
        </w:rPr>
        <w:t xml:space="preserve"> </w:t>
      </w:r>
      <w:r w:rsidRPr="004A4F6A">
        <w:rPr>
          <w:i/>
          <w:iCs/>
        </w:rPr>
        <w:t>Professor S. Hasan Arshad</w:t>
      </w:r>
      <w:r>
        <w:rPr>
          <w:i/>
          <w:iCs/>
        </w:rPr>
        <w:t xml:space="preserve"> DM, FRCP</w:t>
      </w:r>
    </w:p>
    <w:p w:rsidR="00211D62" w:rsidRDefault="00211D62" w:rsidP="00211D62"/>
    <w:p w:rsidR="00211D62" w:rsidRPr="004441D8" w:rsidRDefault="00211D62" w:rsidP="00211D62">
      <w:pPr>
        <w:rPr>
          <w:b/>
          <w:bCs/>
        </w:rPr>
      </w:pPr>
      <w:r w:rsidRPr="004441D8">
        <w:rPr>
          <w:b/>
          <w:bCs/>
        </w:rPr>
        <w:t xml:space="preserve">From: </w:t>
      </w:r>
    </w:p>
    <w:p w:rsidR="00211D62" w:rsidRDefault="00211D62" w:rsidP="00211D62">
      <w:r>
        <w:t>Clinical and Experimental Sciences,</w:t>
      </w:r>
    </w:p>
    <w:p w:rsidR="00211D62" w:rsidRDefault="00211D62" w:rsidP="00211D62">
      <w:r>
        <w:t>Faculty of Medicine</w:t>
      </w:r>
    </w:p>
    <w:p w:rsidR="00211D62" w:rsidRDefault="00211D62" w:rsidP="00211D62">
      <w:r>
        <w:t>University of Southampton, UK</w:t>
      </w:r>
    </w:p>
    <w:p w:rsidR="00211D62" w:rsidRDefault="00211D62" w:rsidP="00211D62"/>
    <w:p w:rsidR="00211D62" w:rsidRPr="004441D8" w:rsidRDefault="00211D62" w:rsidP="00211D62">
      <w:pPr>
        <w:rPr>
          <w:b/>
          <w:bCs/>
        </w:rPr>
      </w:pPr>
      <w:r w:rsidRPr="004441D8">
        <w:rPr>
          <w:b/>
          <w:bCs/>
        </w:rPr>
        <w:t>Address for Correspondence</w:t>
      </w:r>
    </w:p>
    <w:p w:rsidR="00211D62" w:rsidRDefault="00211D62" w:rsidP="00211D62"/>
    <w:p w:rsidR="00211D62" w:rsidRDefault="00211D62" w:rsidP="00211D62">
      <w:r>
        <w:t>MP 810, South Block, Southampton General Hospital,</w:t>
      </w:r>
    </w:p>
    <w:p w:rsidR="00211D62" w:rsidRDefault="00211D62" w:rsidP="00211D62">
      <w:r>
        <w:t>Tremona Road, Southampton, United Kingdom</w:t>
      </w:r>
    </w:p>
    <w:p w:rsidR="00211D62" w:rsidRPr="00D71EB7" w:rsidRDefault="00211D62" w:rsidP="00211D62">
      <w:r w:rsidRPr="00D71EB7">
        <w:t xml:space="preserve">Email: </w:t>
      </w:r>
      <w:hyperlink r:id="rId5" w:history="1">
        <w:r w:rsidRPr="00D71EB7">
          <w:rPr>
            <w:rStyle w:val="Hyperlink"/>
          </w:rPr>
          <w:t>sha@soton.ac.uk</w:t>
        </w:r>
      </w:hyperlink>
    </w:p>
    <w:p w:rsidR="00211D62" w:rsidRPr="00D71EB7" w:rsidRDefault="00211D62" w:rsidP="00211D62"/>
    <w:p w:rsidR="00211D62" w:rsidRDefault="00211D62" w:rsidP="00211D62">
      <w:r w:rsidRPr="004441D8">
        <w:rPr>
          <w:b/>
          <w:bCs/>
        </w:rPr>
        <w:t xml:space="preserve">Conflict of interest statement: </w:t>
      </w:r>
      <w:r w:rsidRPr="00D77D45">
        <w:t>The author has recently attended an advisory board meeting for Allergy Therapeutics, a manufacturer of allergen immunotherapy products</w:t>
      </w:r>
    </w:p>
    <w:p w:rsidR="00211D62" w:rsidRDefault="00211D62">
      <w:pPr>
        <w:rPr>
          <w:b/>
        </w:rPr>
      </w:pPr>
      <w:r>
        <w:rPr>
          <w:b/>
        </w:rPr>
        <w:br w:type="page"/>
      </w:r>
    </w:p>
    <w:p w:rsidR="00211D62" w:rsidRDefault="00211D62" w:rsidP="0012750D">
      <w:pPr>
        <w:rPr>
          <w:b/>
        </w:rPr>
      </w:pPr>
    </w:p>
    <w:p w:rsidR="000937A2" w:rsidRDefault="0012750D" w:rsidP="0012750D">
      <w:pPr>
        <w:rPr>
          <w:b/>
        </w:rPr>
      </w:pPr>
      <w:r>
        <w:rPr>
          <w:b/>
        </w:rPr>
        <w:t>Manuscript (An update on Allergen Immunotherapy)</w:t>
      </w:r>
    </w:p>
    <w:p w:rsidR="00631885" w:rsidRPr="004441D8" w:rsidRDefault="00631885" w:rsidP="00C6219C"/>
    <w:p w:rsidR="006202DF" w:rsidRDefault="006202DF" w:rsidP="00C6219C">
      <w:r w:rsidRPr="00235069">
        <w:t>The use of a</w:t>
      </w:r>
      <w:r>
        <w:t xml:space="preserve">llergen </w:t>
      </w:r>
      <w:r w:rsidRPr="00235069">
        <w:t xml:space="preserve">specific </w:t>
      </w:r>
      <w:r>
        <w:t>immunotherap</w:t>
      </w:r>
      <w:r w:rsidR="00C6219C">
        <w:t>y</w:t>
      </w:r>
      <w:r>
        <w:t xml:space="preserve"> </w:t>
      </w:r>
      <w:r w:rsidRPr="00235069">
        <w:t xml:space="preserve">to modify the natural course of established disease is unique </w:t>
      </w:r>
      <w:r w:rsidR="00C6219C" w:rsidRPr="00235069">
        <w:t xml:space="preserve">to allergy medicine </w:t>
      </w:r>
      <w:r w:rsidRPr="00235069">
        <w:t xml:space="preserve">among </w:t>
      </w:r>
      <w:r>
        <w:t>non-communicable diseases</w:t>
      </w:r>
      <w:r w:rsidRPr="00235069">
        <w:t>.</w:t>
      </w:r>
      <w:r w:rsidR="002D6E95">
        <w:t xml:space="preserve"> The aim is to induce tolerance to the causative allergen and as a result induce </w:t>
      </w:r>
      <w:r>
        <w:t xml:space="preserve">long-term </w:t>
      </w:r>
      <w:r w:rsidR="002D6E95">
        <w:t xml:space="preserve">disease remission. </w:t>
      </w:r>
      <w:r w:rsidR="00235069" w:rsidRPr="00235069">
        <w:t xml:space="preserve">This strategy has </w:t>
      </w:r>
      <w:r w:rsidR="00235069">
        <w:t xml:space="preserve">been </w:t>
      </w:r>
      <w:r w:rsidR="00235069" w:rsidRPr="00235069">
        <w:t>success</w:t>
      </w:r>
      <w:r w:rsidR="00235069">
        <w:t>fully</w:t>
      </w:r>
      <w:r>
        <w:t xml:space="preserve"> used</w:t>
      </w:r>
      <w:r w:rsidR="00235069" w:rsidRPr="00235069">
        <w:t xml:space="preserve"> in allergic rhinitis, </w:t>
      </w:r>
      <w:r w:rsidR="0075760A">
        <w:t xml:space="preserve">asthma, </w:t>
      </w:r>
      <w:r w:rsidR="00235069" w:rsidRPr="00235069">
        <w:t>venom and drug a</w:t>
      </w:r>
      <w:r>
        <w:t>llergy</w:t>
      </w:r>
      <w:r w:rsidR="00235069" w:rsidRPr="00235069">
        <w:t xml:space="preserve"> and, most recently, food allergy</w:t>
      </w:r>
      <w:r>
        <w:t xml:space="preserve"> and atopic dermatitis</w:t>
      </w:r>
      <w:r w:rsidR="008A7AE8">
        <w:t xml:space="preserve"> ha</w:t>
      </w:r>
      <w:r w:rsidR="007E1898">
        <w:t>ve</w:t>
      </w:r>
      <w:r w:rsidR="008A7AE8">
        <w:t xml:space="preserve"> been the focus of research</w:t>
      </w:r>
      <w:r w:rsidR="00235069" w:rsidRPr="00235069">
        <w:t xml:space="preserve">. </w:t>
      </w:r>
    </w:p>
    <w:p w:rsidR="00C64793" w:rsidRDefault="006202DF" w:rsidP="00C6219C">
      <w:r>
        <w:t xml:space="preserve">Allergen immunotherapy </w:t>
      </w:r>
      <w:r w:rsidR="0075760A">
        <w:t xml:space="preserve">(AIT) </w:t>
      </w:r>
      <w:r w:rsidR="002D6E95" w:rsidRPr="002D6E95">
        <w:t xml:space="preserve">was </w:t>
      </w:r>
      <w:r>
        <w:t xml:space="preserve">first used </w:t>
      </w:r>
      <w:r w:rsidR="00276494">
        <w:t xml:space="preserve">to treat hay fever in </w:t>
      </w:r>
      <w:r w:rsidR="00101D45">
        <w:t xml:space="preserve">1911 </w:t>
      </w:r>
      <w:r w:rsidR="00363688">
        <w:t>at St. Mary’s Hospital, London</w:t>
      </w:r>
      <w:r w:rsidR="00276494">
        <w:t xml:space="preserve">. </w:t>
      </w:r>
      <w:r w:rsidR="005B741F">
        <w:t xml:space="preserve">It became popular in the developed world in the post-world war </w:t>
      </w:r>
      <w:r w:rsidR="00204B15">
        <w:t>e</w:t>
      </w:r>
      <w:r w:rsidR="005B741F">
        <w:t xml:space="preserve">ra. </w:t>
      </w:r>
      <w:r w:rsidR="00204B15">
        <w:t>S</w:t>
      </w:r>
      <w:r w:rsidR="002D6E95" w:rsidRPr="002D6E95">
        <w:t>ignificant</w:t>
      </w:r>
      <w:r w:rsidR="00CD01CF">
        <w:t xml:space="preserve"> progress </w:t>
      </w:r>
      <w:r w:rsidR="00BC4CA4">
        <w:t>has been made in the quality and s</w:t>
      </w:r>
      <w:r w:rsidR="00BC4CA4" w:rsidRPr="00A45194">
        <w:t>tandardization of allergen</w:t>
      </w:r>
      <w:r w:rsidR="00BC4CA4">
        <w:t xml:space="preserve"> extracts, </w:t>
      </w:r>
      <w:r w:rsidR="00CD01CF">
        <w:t xml:space="preserve">and </w:t>
      </w:r>
      <w:r w:rsidR="00720101">
        <w:t xml:space="preserve">evidence has accumulated regarding </w:t>
      </w:r>
      <w:r w:rsidR="00204B15">
        <w:t xml:space="preserve">its </w:t>
      </w:r>
      <w:r w:rsidR="002D6E95" w:rsidRPr="002D6E95">
        <w:t>efficacy and safety</w:t>
      </w:r>
      <w:r w:rsidR="00CD01CF">
        <w:t xml:space="preserve">. </w:t>
      </w:r>
      <w:r w:rsidR="00904FA9">
        <w:t xml:space="preserve">With these attributes it is startling to see how underused this treatment remains. In the UK, it </w:t>
      </w:r>
      <w:r w:rsidR="00720101">
        <w:t xml:space="preserve">is </w:t>
      </w:r>
      <w:r w:rsidR="00904FA9">
        <w:t>largely confined to specialist centres and offered to a small fraction of patients w</w:t>
      </w:r>
      <w:r w:rsidR="005B741F">
        <w:t>ho could potentially benefit</w:t>
      </w:r>
      <w:r w:rsidR="00904FA9">
        <w:t>.</w:t>
      </w:r>
      <w:r w:rsidR="002D6E95" w:rsidRPr="002D6E95">
        <w:t xml:space="preserve"> </w:t>
      </w:r>
      <w:r w:rsidR="00030619">
        <w:t>T</w:t>
      </w:r>
      <w:r w:rsidR="00A45194">
        <w:t xml:space="preserve">here is </w:t>
      </w:r>
      <w:r w:rsidR="00720101">
        <w:t xml:space="preserve">a </w:t>
      </w:r>
      <w:r w:rsidR="00A45194" w:rsidRPr="002D6E95">
        <w:t xml:space="preserve">lack of awareness of </w:t>
      </w:r>
      <w:r w:rsidR="00A45194">
        <w:t xml:space="preserve">AIT not only </w:t>
      </w:r>
      <w:r w:rsidR="00A45194" w:rsidRPr="002D6E95">
        <w:t xml:space="preserve">in the general population </w:t>
      </w:r>
      <w:r w:rsidR="00A45194">
        <w:t xml:space="preserve">but also among </w:t>
      </w:r>
      <w:r w:rsidR="00720101">
        <w:t>physicians</w:t>
      </w:r>
      <w:r w:rsidR="00A45194">
        <w:t xml:space="preserve">. </w:t>
      </w:r>
      <w:r w:rsidR="00720101">
        <w:t xml:space="preserve">The Royal College of Physicians </w:t>
      </w:r>
      <w:r w:rsidR="00204B15">
        <w:t xml:space="preserve">has </w:t>
      </w:r>
      <w:r w:rsidR="00720101">
        <w:t xml:space="preserve">produced </w:t>
      </w:r>
      <w:r w:rsidR="00204B15">
        <w:t xml:space="preserve">several </w:t>
      </w:r>
      <w:r w:rsidR="00F23218">
        <w:t>report</w:t>
      </w:r>
      <w:r w:rsidR="00204B15">
        <w:t>s</w:t>
      </w:r>
      <w:r w:rsidR="00720101">
        <w:t xml:space="preserve"> describing allergy as an unmet need.</w:t>
      </w:r>
      <w:r w:rsidR="00F23218">
        <w:fldChar w:fldCharType="begin"/>
      </w:r>
      <w:r w:rsidR="0012469A">
        <w:instrText xml:space="preserve"> ADDIN EN.CITE &lt;EndNote&gt;&lt;Cite&gt;&lt;Author&gt;Lee&lt;/Author&gt;&lt;Year&gt;2003&lt;/Year&gt;&lt;RecNum&gt;782&lt;/RecNum&gt;&lt;DisplayText&gt;&lt;style face="superscript"&gt;1&lt;/style&gt;&lt;/DisplayText&gt;&lt;record&gt;&lt;rec-number&gt;782&lt;/rec-number&gt;&lt;foreign-keys&gt;&lt;key app="EN" db-id="rpwxaettnv5venes22pxder3p0fsd0wtr2af" timestamp="0"&gt;782&lt;/key&gt;&lt;/foreign-keys&gt;&lt;ref-type name="Journal Article"&gt;17&lt;/ref-type&gt;&lt;contributors&gt;&lt;authors&gt;&lt;author&gt;Lee, T. H.&lt;/author&gt;&lt;/authors&gt;&lt;/contributors&gt;&lt;titles&gt;&lt;title&gt;Allergy: the unmet need&lt;/title&gt;&lt;secondary-title&gt;Clin Med (Lond)&lt;/secondary-title&gt;&lt;alt-title&gt;Clinical medicine (London, England)&lt;/alt-title&gt;&lt;/titles&gt;&lt;periodical&gt;&lt;full-title&gt;Clin Med (Lond)&lt;/full-title&gt;&lt;abbr-1&gt;Clinical medicine (London, England)&lt;/abbr-1&gt;&lt;/periodical&gt;&lt;alt-periodical&gt;&lt;full-title&gt;Clin Med (Lond)&lt;/full-title&gt;&lt;abbr-1&gt;Clinical medicine (London, England)&lt;/abbr-1&gt;&lt;/alt-periodical&gt;&lt;pages&gt;303-5&lt;/pages&gt;&lt;volume&gt;3&lt;/volume&gt;&lt;number&gt;4&lt;/number&gt;&lt;edition&gt;2003/08/27&lt;/edition&gt;&lt;keywords&gt;&lt;keyword&gt;Allergy and Immunology/economics/education/*manpower&lt;/keyword&gt;&lt;keyword&gt;Delivery of Health Care/*standards&lt;/keyword&gt;&lt;keyword&gt;Great Britain/epidemiology&lt;/keyword&gt;&lt;keyword&gt;*Health Services Needs and Demand&lt;/keyword&gt;&lt;keyword&gt;Humans&lt;/keyword&gt;&lt;keyword&gt;Hypersensitivity/*epidemiology/therapy&lt;/keyword&gt;&lt;keyword&gt;Practice Guidelines as Topic&lt;/keyword&gt;&lt;/keywords&gt;&lt;dates&gt;&lt;year&gt;2003&lt;/year&gt;&lt;pub-dates&gt;&lt;date&gt;Jul-Aug&lt;/date&gt;&lt;/pub-dates&gt;&lt;/dates&gt;&lt;isbn&gt;1470-2118 (Print)&amp;#xD;1470-2118&lt;/isbn&gt;&lt;accession-num&gt;12938740&lt;/accession-num&gt;&lt;urls&gt;&lt;/urls&gt;&lt;remote-database-provider&gt;Nlm&lt;/remote-database-provider&gt;&lt;language&gt;eng&lt;/language&gt;&lt;/record&gt;&lt;/Cite&gt;&lt;/EndNote&gt;</w:instrText>
      </w:r>
      <w:r w:rsidR="00F23218">
        <w:fldChar w:fldCharType="separate"/>
      </w:r>
      <w:r w:rsidR="00F23218" w:rsidRPr="00F23218">
        <w:rPr>
          <w:noProof/>
          <w:vertAlign w:val="superscript"/>
        </w:rPr>
        <w:t>1</w:t>
      </w:r>
      <w:r w:rsidR="00F23218">
        <w:fldChar w:fldCharType="end"/>
      </w:r>
      <w:r w:rsidR="00720101">
        <w:t xml:space="preserve"> </w:t>
      </w:r>
      <w:r w:rsidR="00F23218">
        <w:t>Subsequently</w:t>
      </w:r>
      <w:r w:rsidR="00720101">
        <w:t>, allergy was approved a</w:t>
      </w:r>
      <w:r w:rsidR="004F3B15">
        <w:t>s a</w:t>
      </w:r>
      <w:r w:rsidR="00720101">
        <w:t xml:space="preserve"> distinct discipline with specialist training</w:t>
      </w:r>
      <w:r w:rsidR="004F3B15">
        <w:t>,</w:t>
      </w:r>
      <w:r w:rsidR="00720101">
        <w:t xml:space="preserve"> which has resulted in increasing use of AIT. </w:t>
      </w:r>
    </w:p>
    <w:p w:rsidR="0029552A" w:rsidRDefault="002D3E8D" w:rsidP="002D3E8D">
      <w:r>
        <w:rPr>
          <w:b/>
        </w:rPr>
        <w:t>Methods of administration:</w:t>
      </w:r>
      <w:r w:rsidR="00030619">
        <w:t xml:space="preserve"> </w:t>
      </w:r>
      <w:r w:rsidR="00A45194" w:rsidRPr="00A45194">
        <w:t xml:space="preserve">AIT </w:t>
      </w:r>
      <w:r w:rsidR="005B4AC9">
        <w:t xml:space="preserve">is usually </w:t>
      </w:r>
      <w:r w:rsidR="00A45194" w:rsidRPr="00A45194">
        <w:t xml:space="preserve">administered </w:t>
      </w:r>
      <w:r w:rsidR="005B4AC9">
        <w:t>as subcutaneous injection</w:t>
      </w:r>
      <w:r w:rsidR="004F3B15">
        <w:t>s</w:t>
      </w:r>
      <w:r w:rsidR="005B4AC9">
        <w:t xml:space="preserve"> (</w:t>
      </w:r>
      <w:r w:rsidR="00A45194" w:rsidRPr="00A45194">
        <w:t xml:space="preserve">subcutaneous immunotherapy </w:t>
      </w:r>
      <w:r w:rsidR="005B4AC9">
        <w:t xml:space="preserve">or </w:t>
      </w:r>
      <w:r w:rsidR="00A45194" w:rsidRPr="00A45194">
        <w:t>SCIT)</w:t>
      </w:r>
      <w:r w:rsidR="004F3B15">
        <w:t xml:space="preserve"> or sublingual immunotherapy (SLIT)</w:t>
      </w:r>
      <w:r w:rsidR="005B4AC9">
        <w:t xml:space="preserve">. </w:t>
      </w:r>
    </w:p>
    <w:p w:rsidR="00B82358" w:rsidRDefault="005B4AC9" w:rsidP="00A42053">
      <w:r>
        <w:t>Although a number of variation</w:t>
      </w:r>
      <w:r w:rsidR="004F3B15">
        <w:t>s</w:t>
      </w:r>
      <w:r>
        <w:t xml:space="preserve"> in the protocol exist, traditionally </w:t>
      </w:r>
      <w:r w:rsidR="004F3B15">
        <w:t>SCIT is given at</w:t>
      </w:r>
      <w:r w:rsidR="00D640C6">
        <w:t xml:space="preserve"> </w:t>
      </w:r>
      <w:r>
        <w:t xml:space="preserve">weekly intervals until a maintenance dose is reached </w:t>
      </w:r>
      <w:r w:rsidR="00D640C6">
        <w:t xml:space="preserve">(usually 4-6 months) </w:t>
      </w:r>
      <w:r>
        <w:t xml:space="preserve">and then at </w:t>
      </w:r>
      <w:r w:rsidR="00204B15">
        <w:t>4-8 weekly</w:t>
      </w:r>
      <w:r>
        <w:t xml:space="preserve"> intervals for 3</w:t>
      </w:r>
      <w:r w:rsidR="00204B15">
        <w:t>-5</w:t>
      </w:r>
      <w:r>
        <w:t xml:space="preserve"> years</w:t>
      </w:r>
      <w:r w:rsidR="00307592">
        <w:t xml:space="preserve"> (Table 1)</w:t>
      </w:r>
      <w:r w:rsidR="002800A0">
        <w:t xml:space="preserve">. </w:t>
      </w:r>
      <w:r w:rsidR="007229A0">
        <w:t>T</w:t>
      </w:r>
      <w:r w:rsidR="00123897">
        <w:t xml:space="preserve">he treatment is </w:t>
      </w:r>
      <w:r w:rsidR="007229A0">
        <w:t>given by trained personnel in outpatient</w:t>
      </w:r>
      <w:r w:rsidR="004F3B15">
        <w:t xml:space="preserve"> clinics or day centres,</w:t>
      </w:r>
      <w:r w:rsidR="007229A0">
        <w:t xml:space="preserve"> where facilities are available to manage rare occurrence of systemic reactions or anaphylaxis</w:t>
      </w:r>
      <w:r w:rsidR="009D12E3">
        <w:t>.</w:t>
      </w:r>
      <w:r w:rsidR="0012469A">
        <w:fldChar w:fldCharType="begin">
          <w:fldData xml:space="preserve">PEVuZE5vdGU+PENpdGU+PEF1dGhvcj5XYWxrZXI8L0F1dGhvcj48WWVhcj4yMDExPC9ZZWFyPjxS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</w:fldData>
        </w:fldChar>
      </w:r>
      <w:r w:rsidR="0012469A">
        <w:instrText xml:space="preserve"> ADDIN EN.CITE </w:instrText>
      </w:r>
      <w:r w:rsidR="0012469A">
        <w:fldChar w:fldCharType="begin">
          <w:fldData xml:space="preserve">PEVuZE5vdGU+PENpdGU+PEF1dGhvcj5XYWxrZXI8L0F1dGhvcj48WWVhcj4yMDExPC9ZZWFyPjxS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</w:fldData>
        </w:fldChar>
      </w:r>
      <w:r w:rsidR="0012469A">
        <w:instrText xml:space="preserve"> ADDIN EN.CITE.DATA </w:instrText>
      </w:r>
      <w:r w:rsidR="0012469A">
        <w:fldChar w:fldCharType="end"/>
      </w:r>
      <w:r w:rsidR="0012469A">
        <w:fldChar w:fldCharType="separate"/>
      </w:r>
      <w:r w:rsidR="0012469A" w:rsidRPr="0012469A">
        <w:rPr>
          <w:noProof/>
          <w:vertAlign w:val="superscript"/>
        </w:rPr>
        <w:t>2</w:t>
      </w:r>
      <w:r w:rsidR="0012469A">
        <w:fldChar w:fldCharType="end"/>
      </w:r>
      <w:r w:rsidR="0012469A">
        <w:t xml:space="preserve"> </w:t>
      </w:r>
      <w:r w:rsidR="0029552A">
        <w:t>SCIT</w:t>
      </w:r>
      <w:r w:rsidR="007229A0">
        <w:t xml:space="preserve"> should not be given to those with poorly controlled asthma or significant cardiovascular disease as the risk of adverse reaction is higher.</w:t>
      </w:r>
      <w:r w:rsidR="0029552A">
        <w:fldChar w:fldCharType="begin">
          <w:fldData xml:space="preserve">PEVuZE5vdGU+PENpdGU+PEF1dGhvcj5Db3g8L0F1dGhvcj48WWVhcj4yMDExPC9ZZWFyPjxSZWNO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</w:fldData>
        </w:fldChar>
      </w:r>
      <w:r w:rsidR="0012469A">
        <w:instrText xml:space="preserve"> ADDIN EN.CITE </w:instrText>
      </w:r>
      <w:r w:rsidR="0012469A">
        <w:fldChar w:fldCharType="begin">
          <w:fldData xml:space="preserve">PEVuZE5vdGU+PENpdGU+PEF1dGhvcj5Db3g8L0F1dGhvcj48WWVhcj4yMDExPC9ZZWFyPjxSZWNO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</w:fldData>
        </w:fldChar>
      </w:r>
      <w:r w:rsidR="0012469A">
        <w:instrText xml:space="preserve"> ADDIN EN.CITE.DATA </w:instrText>
      </w:r>
      <w:r w:rsidR="0012469A">
        <w:fldChar w:fldCharType="end"/>
      </w:r>
      <w:r w:rsidR="0029552A">
        <w:fldChar w:fldCharType="separate"/>
      </w:r>
      <w:r w:rsidR="0012469A" w:rsidRPr="0012469A">
        <w:rPr>
          <w:noProof/>
          <w:vertAlign w:val="superscript"/>
        </w:rPr>
        <w:t>3</w:t>
      </w:r>
      <w:r w:rsidR="0029552A">
        <w:fldChar w:fldCharType="end"/>
      </w:r>
    </w:p>
    <w:p w:rsidR="00D640C6" w:rsidRDefault="007A4BA3" w:rsidP="00A42053">
      <w:r>
        <w:t>SCIT</w:t>
      </w:r>
      <w:r w:rsidR="00BC4CA4">
        <w:t xml:space="preserve"> is associated with </w:t>
      </w:r>
      <w:r w:rsidR="004F3B15">
        <w:t xml:space="preserve">the </w:t>
      </w:r>
      <w:r w:rsidR="00BC4CA4">
        <w:t>use of significant healthcare resources and inconvenience for the patient</w:t>
      </w:r>
      <w:r w:rsidR="004F3B15">
        <w:t xml:space="preserve"> given the need for multiple hospital visits and </w:t>
      </w:r>
      <w:r w:rsidR="00BF02AA">
        <w:t xml:space="preserve">the </w:t>
      </w:r>
      <w:r w:rsidR="004F3B15">
        <w:t>long duration of therapy</w:t>
      </w:r>
      <w:r w:rsidR="00BC4CA4">
        <w:t xml:space="preserve">. </w:t>
      </w:r>
      <w:r w:rsidR="00D640C6">
        <w:t xml:space="preserve">Rush or cluster protocols </w:t>
      </w:r>
      <w:r w:rsidR="00BF02AA">
        <w:t xml:space="preserve">have been developed with the </w:t>
      </w:r>
      <w:r w:rsidR="00D640C6">
        <w:t xml:space="preserve">aim </w:t>
      </w:r>
      <w:r w:rsidR="00BF02AA">
        <w:t xml:space="preserve">of </w:t>
      </w:r>
      <w:r w:rsidR="00D640C6">
        <w:t xml:space="preserve"> reduc</w:t>
      </w:r>
      <w:r w:rsidR="00BF02AA">
        <w:t>ing</w:t>
      </w:r>
      <w:r w:rsidR="00D640C6">
        <w:t xml:space="preserve"> the up</w:t>
      </w:r>
      <w:r w:rsidR="00BF02AA">
        <w:t>-</w:t>
      </w:r>
      <w:r w:rsidR="00D640C6">
        <w:t>dosing duration f</w:t>
      </w:r>
      <w:r w:rsidR="00AA6423">
        <w:t>r</w:t>
      </w:r>
      <w:r w:rsidR="00D640C6">
        <w:t xml:space="preserve">om months to weeks or </w:t>
      </w:r>
      <w:r w:rsidR="004F3B15">
        <w:t xml:space="preserve">even </w:t>
      </w:r>
      <w:r w:rsidR="00D640C6">
        <w:t>days and have generally been shown to be safe and effective</w:t>
      </w:r>
      <w:r w:rsidR="002E32E1">
        <w:t>; however, their use remains limited</w:t>
      </w:r>
      <w:r w:rsidR="00D640C6">
        <w:t>.</w:t>
      </w:r>
      <w:r w:rsidR="00AA6423">
        <w:fldChar w:fldCharType="begin"/>
      </w:r>
      <w:r w:rsidR="0012469A">
        <w:instrText xml:space="preserve"> ADDIN EN.CITE &lt;EndNote&gt;&lt;Cite&gt;&lt;Author&gt;Tabar&lt;/Author&gt;&lt;Year&gt;2005&lt;/Year&gt;&lt;RecNum&gt;422&lt;/RecNum&gt;&lt;DisplayText&gt;&lt;style face="superscript"&gt;4&lt;/style&gt;&lt;/DisplayText&gt;&lt;record&gt;&lt;rec-number&gt;422&lt;/rec-number&gt;&lt;foreign-keys&gt;&lt;key app="EN" db-id="rpwxaettnv5venes22pxder3p0fsd0wtr2af" timestamp="0"&gt;422&lt;/key&gt;&lt;/foreign-keys&gt;&lt;ref-type name="Journal Article"&gt;17&lt;/ref-type&gt;&lt;contributors&gt;&lt;authors&gt;&lt;author&gt;Tabar, Ana Isabel&lt;/author&gt;&lt;author&gt;Echechipía, Susana&lt;/author&gt;&lt;author&gt;García, Blanca Esther&lt;/author&gt;&lt;author&gt;Olaguibel, José María&lt;/author&gt;&lt;author&gt;Lizaso, Maria Teresa&lt;/author&gt;&lt;author&gt;Gómez, Belén&lt;/author&gt;&lt;author&gt;Aldunate, Maria Teresa&lt;/author&gt;&lt;author&gt;Martin, Santiago&lt;/author&gt;&lt;author&gt;Marcotegui, Fernando&lt;/author&gt;&lt;/authors&gt;&lt;/contributors&gt;&lt;titles&gt;&lt;title&gt;Double-blind comparative study of cluster and conventional immunotherapy schedules with Dermatophagoides pteronyssinus&lt;/title&gt;&lt;secondary-title&gt;Journal of Allergy and Clinical Immunology&lt;/secondary-title&gt;&lt;/titles&gt;&lt;periodical&gt;&lt;full-title&gt;Journal of Allergy and Clinical Immunology&lt;/full-title&gt;&lt;/periodical&gt;&lt;pages&gt;109-118&lt;/pages&gt;&lt;volume&gt;116&lt;/volume&gt;&lt;number&gt;1&lt;/number&gt;&lt;keywords&gt;&lt;keyword&gt;Cluster immunotherapy&lt;/keyword&gt;&lt;keyword&gt;conventional immunotherapy&lt;/keyword&gt;&lt;keyword&gt;double-blind study&lt;/keyword&gt;&lt;keyword&gt;clinical efficacy&lt;/keyword&gt;&lt;keyword&gt;safety&lt;/keyword&gt;&lt;keyword&gt;children&lt;/keyword&gt;&lt;keyword&gt;adults&lt;/keyword&gt;&lt;keyword&gt;skin prick test&lt;/keyword&gt;&lt;keyword&gt;specific immunoglobulins&lt;/keyword&gt;&lt;keyword&gt;kinetics&lt;/keyword&gt;&lt;/keywords&gt;&lt;dates&gt;&lt;year&gt;2005&lt;/year&gt;&lt;pub-dates&gt;&lt;date&gt;7//&lt;/date&gt;&lt;/pub-dates&gt;&lt;/dates&gt;&lt;isbn&gt;0091-6749&lt;/isbn&gt;&lt;urls&gt;&lt;related-urls&gt;&lt;url&gt;http://www.sciencedirect.com/science/article/pii/S0091674905012868&lt;/url&gt;&lt;/related-urls&gt;&lt;/urls&gt;&lt;electronic-resource-num&gt;http://dx.doi.org/10.1016/j.jaci.2005.05.005&lt;/electronic-resource-num&gt;&lt;/record&gt;&lt;/Cite&gt;&lt;/EndNote&gt;</w:instrText>
      </w:r>
      <w:r w:rsidR="00AA6423">
        <w:fldChar w:fldCharType="separate"/>
      </w:r>
      <w:r w:rsidR="0012469A" w:rsidRPr="0012469A">
        <w:rPr>
          <w:noProof/>
          <w:vertAlign w:val="superscript"/>
        </w:rPr>
        <w:t>4</w:t>
      </w:r>
      <w:r w:rsidR="00AA6423">
        <w:fldChar w:fldCharType="end"/>
      </w:r>
      <w:r w:rsidR="00D640C6">
        <w:t xml:space="preserve"> </w:t>
      </w:r>
    </w:p>
    <w:p w:rsidR="001F47CD" w:rsidRDefault="00A45194" w:rsidP="00A42053">
      <w:r w:rsidRPr="00A45194">
        <w:t>SLIT</w:t>
      </w:r>
      <w:r w:rsidR="005B4AC9">
        <w:t xml:space="preserve"> </w:t>
      </w:r>
      <w:r w:rsidR="00BF02AA">
        <w:t xml:space="preserve">has </w:t>
      </w:r>
      <w:r w:rsidR="005B4AC9">
        <w:t>become popular</w:t>
      </w:r>
      <w:r w:rsidR="004F3B15">
        <w:t xml:space="preserve"> since </w:t>
      </w:r>
      <w:r w:rsidR="00BF02AA">
        <w:t xml:space="preserve">the </w:t>
      </w:r>
      <w:r w:rsidR="004F3B15">
        <w:t>1990s</w:t>
      </w:r>
      <w:r w:rsidRPr="00A45194">
        <w:t>.</w:t>
      </w:r>
      <w:r w:rsidR="000D6C67">
        <w:fldChar w:fldCharType="begin"/>
      </w:r>
      <w:r w:rsidR="0012469A">
        <w:instrText xml:space="preserve"> ADDIN EN.CITE &lt;EndNote&gt;&lt;Cite&gt;&lt;Author&gt;Canonica&lt;/Author&gt;&lt;Year&gt;2014&lt;/Year&gt;&lt;RecNum&gt;424&lt;/RecNum&gt;&lt;DisplayText&gt;&lt;style face="superscript"&gt;5&lt;/style&gt;&lt;/DisplayText&gt;&lt;record&gt;&lt;rec-number&gt;424&lt;/rec-number&gt;&lt;foreign-keys&gt;&lt;key app="EN" db-id="rpwxaettnv5venes22pxder3p0fsd0wtr2af" timestamp="0"&gt;424&lt;/key&gt;&lt;/foreign-keys&gt;&lt;ref-type name="Journal Article"&gt;17&lt;/ref-type&gt;&lt;contributors&gt;&lt;authors&gt;&lt;author&gt;Canonica, Giorgio Walter&lt;/author&gt;&lt;author&gt;Cox, Linda&lt;/author&gt;&lt;author&gt;Pawankar, Ruby&lt;/author&gt;&lt;author&gt;Baena-Cagnani, Carlos E.&lt;/author&gt;&lt;author&gt;Blaiss, Michael&lt;/author&gt;&lt;author&gt;Bonini, Sergio&lt;/author&gt;&lt;author&gt;Bousquet, Jean&lt;/author&gt;&lt;author&gt;Calderón, Moises&lt;/author&gt;&lt;author&gt;Compalati, Enrico&lt;/author&gt;&lt;author&gt;Durham, Stephen R.&lt;/author&gt;&lt;author&gt;van Wijk, Roy Gerth&lt;/author&gt;&lt;author&gt;Larenas-Linnemann, Désirée&lt;/author&gt;&lt;author&gt;Nelson, Harold&lt;/author&gt;&lt;author&gt;Passalacqua, Giovanni&lt;/author&gt;&lt;author&gt;Pfaar, Oliver&lt;/author&gt;&lt;author&gt;Rosário, Nelson&lt;/author&gt;&lt;author&gt;Ryan, Dermot&lt;/author&gt;&lt;author&gt;Rosenwasser, Lanny&lt;/author&gt;&lt;author&gt;Schmid-Grendelmeier, Peter&lt;/author&gt;&lt;author&gt;Senna, Gianenrico&lt;/author&gt;&lt;author&gt;Valovirta, Erkka&lt;/author&gt;&lt;author&gt;Van Bever, Hugo&lt;/author&gt;&lt;author&gt;Vichyanond, Pakit&lt;/author&gt;&lt;author&gt;Wahn, Ulrich&lt;/author&gt;&lt;author&gt;Yusuf, Osman&lt;/author&gt;&lt;/authors&gt;&lt;/contributors&gt;&lt;titles&gt;&lt;title&gt;Sublingual immunotherapy: World Allergy Organization position paper 2013 update&lt;/title&gt;&lt;secondary-title&gt;World Allergy Organization Journal&lt;/secondary-title&gt;&lt;/titles&gt;&lt;periodical&gt;&lt;full-title&gt;World Allergy Organization Journal&lt;/full-title&gt;&lt;/periodical&gt;&lt;pages&gt;1-52&lt;/pages&gt;&lt;volume&gt;7&lt;/volume&gt;&lt;number&gt;1&lt;/number&gt;&lt;dates&gt;&lt;year&gt;2014&lt;/year&gt;&lt;/dates&gt;&lt;isbn&gt;1939-4551&lt;/isbn&gt;&lt;label&gt;Canonica2014&lt;/label&gt;&lt;work-type&gt;journal article&lt;/work-type&gt;&lt;urls&gt;&lt;related-urls&gt;&lt;url&gt;http://dx.doi.org/10.1186/1939-4551-7-6&lt;/url&gt;&lt;/related-urls&gt;&lt;/urls&gt;&lt;electronic-resource-num&gt;10.1186/1939-4551-7-6&lt;/electronic-resource-num&gt;&lt;/record&gt;&lt;/Cite&gt;&lt;/EndNote&gt;</w:instrText>
      </w:r>
      <w:r w:rsidR="000D6C67">
        <w:fldChar w:fldCharType="separate"/>
      </w:r>
      <w:r w:rsidR="0012469A" w:rsidRPr="0012469A">
        <w:rPr>
          <w:noProof/>
          <w:vertAlign w:val="superscript"/>
        </w:rPr>
        <w:t>5</w:t>
      </w:r>
      <w:r w:rsidR="000D6C67">
        <w:fldChar w:fldCharType="end"/>
      </w:r>
      <w:r w:rsidRPr="00A45194">
        <w:t xml:space="preserve"> </w:t>
      </w:r>
      <w:r w:rsidR="007A4BA3">
        <w:t>Sublingual drops, spray or dissolvable tablets of allergen extract are adminis</w:t>
      </w:r>
      <w:r w:rsidR="00A42053">
        <w:t>tered once a day (at home) for 3</w:t>
      </w:r>
      <w:r w:rsidR="007A4BA3">
        <w:t xml:space="preserve">-5 years. </w:t>
      </w:r>
      <w:r w:rsidR="005B4AC9">
        <w:t>A major advantage being the very low risk of systemic reaction</w:t>
      </w:r>
      <w:r w:rsidR="00A42053">
        <w:t>s</w:t>
      </w:r>
      <w:r w:rsidR="005B4AC9">
        <w:t xml:space="preserve"> and</w:t>
      </w:r>
      <w:r w:rsidR="002E32E1">
        <w:t>,</w:t>
      </w:r>
      <w:r w:rsidR="005B4AC9">
        <w:t xml:space="preserve"> as a result</w:t>
      </w:r>
      <w:r w:rsidR="002E32E1">
        <w:t>,</w:t>
      </w:r>
      <w:r w:rsidR="005B4AC9">
        <w:t xml:space="preserve"> the convenience of </w:t>
      </w:r>
      <w:r w:rsidR="004F3B15">
        <w:t>SLIT</w:t>
      </w:r>
      <w:r w:rsidR="005B4AC9">
        <w:t xml:space="preserve"> being administered at home</w:t>
      </w:r>
      <w:r w:rsidR="004F3B15">
        <w:t xml:space="preserve"> and the ability to use this even in young children</w:t>
      </w:r>
      <w:r w:rsidR="007A4BA3">
        <w:t xml:space="preserve"> (Table 2)</w:t>
      </w:r>
      <w:r w:rsidR="004F3B15">
        <w:t xml:space="preserve">. </w:t>
      </w:r>
    </w:p>
    <w:p w:rsidR="000C5375" w:rsidRDefault="002D3E8D" w:rsidP="0029552A">
      <w:r w:rsidRPr="002D3E8D">
        <w:rPr>
          <w:bCs/>
        </w:rPr>
        <w:t>Both SCIT and SLIT</w:t>
      </w:r>
      <w:r w:rsidR="000C5375">
        <w:t xml:space="preserve"> can </w:t>
      </w:r>
      <w:r w:rsidR="00974A48">
        <w:t xml:space="preserve">cause </w:t>
      </w:r>
      <w:r w:rsidR="000C5375">
        <w:t>local or</w:t>
      </w:r>
      <w:r w:rsidR="00974A48">
        <w:t xml:space="preserve"> </w:t>
      </w:r>
      <w:r w:rsidR="000C5375">
        <w:t xml:space="preserve">systemic </w:t>
      </w:r>
      <w:r w:rsidR="00974A48">
        <w:t>reactions.</w:t>
      </w:r>
      <w:r w:rsidR="000C5375">
        <w:t xml:space="preserve"> </w:t>
      </w:r>
      <w:r w:rsidR="00974A48">
        <w:t xml:space="preserve">Swelling and redness at the injection site in SCIT and oral itching and tingling </w:t>
      </w:r>
      <w:r w:rsidR="004F3B15">
        <w:t xml:space="preserve">in SLIT </w:t>
      </w:r>
      <w:r w:rsidR="00974A48">
        <w:t>are common local adverse effect</w:t>
      </w:r>
      <w:r w:rsidR="00BF02AA">
        <w:t>s</w:t>
      </w:r>
      <w:r w:rsidR="00974A48">
        <w:t xml:space="preserve">. Systemic reactions are </w:t>
      </w:r>
      <w:r w:rsidR="00974A48" w:rsidRPr="000D6C67">
        <w:t>uncommon</w:t>
      </w:r>
      <w:r w:rsidR="00D40092">
        <w:t>.</w:t>
      </w:r>
      <w:r w:rsidR="000D6C67" w:rsidRPr="000D6C67">
        <w:fldChar w:fldCharType="begin">
          <w:fldData xml:space="preserve">PEVuZE5vdGU+PENpdGU+PEF1dGhvcj5Db3g8L0F1dGhvcj48WWVhcj4yMDExPC9ZZWFyPjxSZWNO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</w:fldData>
        </w:fldChar>
      </w:r>
      <w:r w:rsidR="0012469A">
        <w:instrText xml:space="preserve"> ADDIN EN.CITE </w:instrText>
      </w:r>
      <w:r w:rsidR="0012469A">
        <w:fldChar w:fldCharType="begin">
          <w:fldData xml:space="preserve">PEVuZE5vdGU+PENpdGU+PEF1dGhvcj5Db3g8L0F1dGhvcj48WWVhcj4yMDExPC9ZZWFyPjxSZWNO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</w:fldData>
        </w:fldChar>
      </w:r>
      <w:r w:rsidR="0012469A">
        <w:instrText xml:space="preserve"> ADDIN EN.CITE.DATA </w:instrText>
      </w:r>
      <w:r w:rsidR="0012469A">
        <w:fldChar w:fldCharType="end"/>
      </w:r>
      <w:r w:rsidR="000D6C67" w:rsidRPr="000D6C67">
        <w:fldChar w:fldCharType="separate"/>
      </w:r>
      <w:r w:rsidR="0012469A" w:rsidRPr="0012469A">
        <w:rPr>
          <w:noProof/>
          <w:vertAlign w:val="superscript"/>
        </w:rPr>
        <w:t>3,6</w:t>
      </w:r>
      <w:r w:rsidR="000D6C67" w:rsidRPr="000D6C67">
        <w:fldChar w:fldCharType="end"/>
      </w:r>
      <w:r w:rsidR="00974A48" w:rsidRPr="00974A48">
        <w:t xml:space="preserve"> </w:t>
      </w:r>
      <w:r w:rsidR="002E32E1">
        <w:t>In SCIT, m</w:t>
      </w:r>
      <w:r w:rsidR="00FC6023">
        <w:t>ild to moderate s</w:t>
      </w:r>
      <w:r w:rsidR="00974A48">
        <w:t xml:space="preserve">ystemic reactions </w:t>
      </w:r>
      <w:r w:rsidR="00FC6023">
        <w:t>occur in approx</w:t>
      </w:r>
      <w:r w:rsidR="00BF02AA">
        <w:t>imately</w:t>
      </w:r>
      <w:r w:rsidR="00974A48">
        <w:t xml:space="preserve"> 0.1%</w:t>
      </w:r>
      <w:r w:rsidR="00FC6023">
        <w:t xml:space="preserve">, while </w:t>
      </w:r>
      <w:r w:rsidR="00974A48">
        <w:t>severe</w:t>
      </w:r>
      <w:r w:rsidR="00FC6023">
        <w:t xml:space="preserve"> reaction</w:t>
      </w:r>
      <w:r w:rsidR="001C42F5">
        <w:t>s</w:t>
      </w:r>
      <w:r w:rsidR="00FC6023">
        <w:t xml:space="preserve"> are rare (1 in 1 m injections</w:t>
      </w:r>
      <w:r w:rsidR="002E32E1">
        <w:t>)</w:t>
      </w:r>
      <w:r w:rsidR="00FC6023">
        <w:t>.</w:t>
      </w:r>
      <w:r w:rsidR="00974A48">
        <w:t xml:space="preserve"> </w:t>
      </w:r>
      <w:r w:rsidR="00FC6023">
        <w:t xml:space="preserve">Systemic reactions in </w:t>
      </w:r>
      <w:r w:rsidR="00974A48">
        <w:t>SLIT</w:t>
      </w:r>
      <w:r w:rsidR="00FC6023">
        <w:t xml:space="preserve"> are extremely rare</w:t>
      </w:r>
      <w:r w:rsidR="00974A48">
        <w:t>.</w:t>
      </w:r>
      <w:r w:rsidR="000D6C67">
        <w:fldChar w:fldCharType="begin"/>
      </w:r>
      <w:r w:rsidR="0012469A">
        <w:instrText xml:space="preserve"> ADDIN EN.CITE &lt;EndNote&gt;&lt;Cite&gt;&lt;Author&gt;Cox&lt;/Author&gt;&lt;Year&gt;2006&lt;/Year&gt;&lt;RecNum&gt;767&lt;/RecNum&gt;&lt;DisplayText&gt;&lt;style face="superscript"&gt;7&lt;/style&gt;&lt;/DisplayText&gt;&lt;record&gt;&lt;rec-number&gt;767&lt;/rec-number&gt;&lt;foreign-keys&gt;&lt;key app="EN" db-id="rpwxaettnv5venes22pxder3p0fsd0wtr2af" timestamp="0"&gt;767&lt;/key&gt;&lt;/foreign-keys&gt;&lt;ref-type name="Journal Article"&gt;17&lt;/ref-type&gt;&lt;contributors&gt;&lt;authors&gt;&lt;author&gt;Cox, Linda S.&lt;/author&gt;&lt;author&gt;Linnemann, Désirée Larenas&lt;/author&gt;&lt;author&gt;Nolte, Hendrik&lt;/author&gt;&lt;author&gt;Weldon, David&lt;/author&gt;&lt;author&gt;Finegold, Ira&lt;/author&gt;&lt;author&gt;Nelson, Harold S.&lt;/author&gt;&lt;/authors&gt;&lt;/contributors&gt;&lt;titles&gt;&lt;title&gt;Sublingual immunotherapy: A comprehensive review&lt;/title&gt;&lt;secondary-title&gt;Journal of Allergy and Clinical Immunology&lt;/secondary-title&gt;&lt;/titles&gt;&lt;periodical&gt;&lt;full-title&gt;Journal of Allergy and Clinical Immunology&lt;/full-title&gt;&lt;/periodical&gt;&lt;pages&gt;1021-1035&lt;/pages&gt;&lt;volume&gt;117&lt;/volume&gt;&lt;number&gt;5&lt;/number&gt;&lt;keywords&gt;&lt;keyword&gt;Sublingual-swallow immunotherapy&lt;/keyword&gt;&lt;keyword&gt;sublingual-spit immunotherapy&lt;/keyword&gt;&lt;keyword&gt;allergen immunotherapy&lt;/keyword&gt;&lt;keyword&gt;allergic asthma&lt;/keyword&gt;&lt;keyword&gt;allergic rhinitis&lt;/keyword&gt;&lt;/keywords&gt;&lt;dates&gt;&lt;year&gt;2006&lt;/year&gt;&lt;pub-dates&gt;&lt;date&gt;5//&lt;/date&gt;&lt;/pub-dates&gt;&lt;/dates&gt;&lt;isbn&gt;0091-6749&lt;/isbn&gt;&lt;urls&gt;&lt;related-urls&gt;&lt;url&gt;http://www.sciencedirect.com/science/article/pii/S0091674906005185&lt;/url&gt;&lt;/related-urls&gt;&lt;/urls&gt;&lt;electronic-resource-num&gt;http://dx.doi.org/10.1016/j.jaci.2006.02.040&lt;/electronic-resource-num&gt;&lt;/record&gt;&lt;/Cite&gt;&lt;/EndNote&gt;</w:instrText>
      </w:r>
      <w:r w:rsidR="000D6C67">
        <w:fldChar w:fldCharType="separate"/>
      </w:r>
      <w:r w:rsidR="0012469A" w:rsidRPr="0012469A">
        <w:rPr>
          <w:noProof/>
          <w:vertAlign w:val="superscript"/>
        </w:rPr>
        <w:t>7</w:t>
      </w:r>
      <w:r w:rsidR="000D6C67">
        <w:fldChar w:fldCharType="end"/>
      </w:r>
      <w:r w:rsidR="00FC6023" w:rsidRPr="00FC6023">
        <w:t xml:space="preserve"> </w:t>
      </w:r>
    </w:p>
    <w:p w:rsidR="002257E5" w:rsidRDefault="002D3E8D" w:rsidP="004A4F6A">
      <w:r>
        <w:rPr>
          <w:b/>
        </w:rPr>
        <w:t>Efficacy:</w:t>
      </w:r>
      <w:r w:rsidR="002800A0">
        <w:rPr>
          <w:b/>
        </w:rPr>
        <w:t xml:space="preserve"> </w:t>
      </w:r>
      <w:r w:rsidR="00514ABE">
        <w:t>Most systematic reviews reached the conclusion that both SCIT and SLIT are effective in improving symptoms and quality of life and need for medication.</w:t>
      </w:r>
      <w:r w:rsidR="00514ABE">
        <w:fldChar w:fldCharType="begin">
          <w:fldData xml:space="preserve">PEVuZE5vdGU+PENpdGU+PEF1dGhvcj5KdXRlbDwvQXV0aG9yPjxZZWFyPjIwMTU8L1llYXI+PFJl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</w:fldData>
        </w:fldChar>
      </w:r>
      <w:r w:rsidR="0012469A">
        <w:instrText xml:space="preserve"> ADDIN EN.CITE </w:instrText>
      </w:r>
      <w:r w:rsidR="0012469A">
        <w:fldChar w:fldCharType="begin">
          <w:fldData xml:space="preserve">PEVuZE5vdGU+PENpdGU+PEF1dGhvcj5KdXRlbDwvQXV0aG9yPjxZZWFyPjIwMTU8L1llYXI+PFJl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</w:fldData>
        </w:fldChar>
      </w:r>
      <w:r w:rsidR="0012469A">
        <w:instrText xml:space="preserve"> ADDIN EN.CITE.DATA </w:instrText>
      </w:r>
      <w:r w:rsidR="0012469A">
        <w:fldChar w:fldCharType="end"/>
      </w:r>
      <w:r w:rsidR="00514ABE">
        <w:fldChar w:fldCharType="separate"/>
      </w:r>
      <w:r w:rsidR="0012469A" w:rsidRPr="0012469A">
        <w:rPr>
          <w:noProof/>
          <w:vertAlign w:val="superscript"/>
        </w:rPr>
        <w:t>8</w:t>
      </w:r>
      <w:r w:rsidR="00514ABE">
        <w:fldChar w:fldCharType="end"/>
      </w:r>
      <w:r w:rsidR="00514ABE">
        <w:t xml:space="preserve"> A major advantage is that the </w:t>
      </w:r>
      <w:r w:rsidR="00307592">
        <w:t>effect persists</w:t>
      </w:r>
      <w:r w:rsidR="00514ABE">
        <w:t xml:space="preserve"> for years after completion of treatment. </w:t>
      </w:r>
      <w:r w:rsidR="00F478A5">
        <w:t xml:space="preserve">This has been well documented for SCIT to </w:t>
      </w:r>
      <w:r w:rsidR="002800A0">
        <w:t>pollen</w:t>
      </w:r>
      <w:r w:rsidR="00B96214">
        <w:t>,</w:t>
      </w:r>
      <w:r w:rsidR="002800A0">
        <w:t xml:space="preserve"> </w:t>
      </w:r>
      <w:r w:rsidR="00514ABE">
        <w:t>for</w:t>
      </w:r>
      <w:r w:rsidR="00F478A5">
        <w:t xml:space="preserve"> </w:t>
      </w:r>
      <w:r w:rsidR="002800A0">
        <w:t>allergic rhinitis</w:t>
      </w:r>
      <w:r w:rsidR="00F478A5">
        <w:t>,</w:t>
      </w:r>
      <w:r w:rsidR="00D40092">
        <w:fldChar w:fldCharType="begin"/>
      </w:r>
      <w:r w:rsidR="0012469A">
        <w:instrText xml:space="preserve"> ADDIN EN.CITE &lt;EndNote&gt;&lt;Cite&gt;&lt;Author&gt;Durham &lt;/Author&gt;&lt;Year&gt;1999&lt;/Year&gt;&lt;RecNum&gt;769&lt;/RecNum&gt;&lt;DisplayText&gt;&lt;style face="superscript"&gt;9&lt;/style&gt;&lt;/DisplayText&gt;&lt;record&gt;&lt;rec-number&gt;769&lt;/rec-number&gt;&lt;foreign-keys&gt;&lt;key app="EN" db-id="rpwxaettnv5venes22pxder3p0fsd0wtr2af" timestamp="0"&gt;769&lt;/key&gt;&lt;/foreign-keys&gt;&lt;ref-type name="Journal Article"&gt;17&lt;/ref-type&gt;&lt;contributors&gt;&lt;authors&gt;&lt;author&gt;Durham , Stephen R.&lt;/author&gt;&lt;author&gt;Walker , Samantha M.&lt;/author&gt;&lt;author&gt;Varga , Eva-Maria&lt;/author&gt;&lt;author&gt;Jacobson , Mikila R.&lt;/author&gt;&lt;author&gt;O&amp;apos;Brien , Fiona&lt;/author&gt;&lt;author&gt;Noble , Wendy&lt;/author&gt;&lt;author&gt;Till , Stephen J.&lt;/author&gt;&lt;author&gt;Hamid , Qutayba A.&lt;/author&gt;&lt;author&gt;Nouri-Aria , Kayhan T.&lt;/author&gt;&lt;/authors&gt;&lt;/contributors&gt;&lt;titles&gt;&lt;title&gt;Long-Term Clinical Efficacy of Grass-Pollen Immunotherapy&lt;/title&gt;&lt;secondary-title&gt;New England Journal of Medicine&lt;/secondary-title&gt;&lt;/titles&gt;&lt;periodical&gt;&lt;full-title&gt;New England Journal of Medicine&lt;/full-title&gt;&lt;/periodical&gt;&lt;pages&gt;468-475&lt;/pages&gt;&lt;volume&gt;341&lt;/volume&gt;&lt;number&gt;7&lt;/number&gt;&lt;dates&gt;&lt;year&gt;1999&lt;/year&gt;&lt;/dates&gt;&lt;accession-num&gt;10441602&lt;/accession-num&gt;&lt;urls&gt;&lt;related-urls&gt;&lt;url&gt;http://www.nejm.org/doi/full/10.1056/NEJM199908123410702&lt;/url&gt;&lt;/related-urls&gt;&lt;/urls&gt;&lt;electronic-resource-num&gt;doi:10.1056/NEJM199908123410702&lt;/electronic-resource-num&gt;&lt;/record&gt;&lt;/Cite&gt;&lt;/EndNote&gt;</w:instrText>
      </w:r>
      <w:r w:rsidR="00D40092">
        <w:fldChar w:fldCharType="separate"/>
      </w:r>
      <w:r w:rsidR="0012469A" w:rsidRPr="0012469A">
        <w:rPr>
          <w:noProof/>
          <w:vertAlign w:val="superscript"/>
        </w:rPr>
        <w:t>9</w:t>
      </w:r>
      <w:r w:rsidR="00D40092">
        <w:fldChar w:fldCharType="end"/>
      </w:r>
      <w:r w:rsidR="002800A0">
        <w:t xml:space="preserve"> and house dust mite extract</w:t>
      </w:r>
      <w:r w:rsidR="00B96214">
        <w:t>,</w:t>
      </w:r>
      <w:r w:rsidR="002800A0">
        <w:t xml:space="preserve"> for </w:t>
      </w:r>
      <w:r w:rsidR="00F478A5">
        <w:t xml:space="preserve">both allergic </w:t>
      </w:r>
      <w:r w:rsidR="002800A0">
        <w:t xml:space="preserve">asthma </w:t>
      </w:r>
      <w:r w:rsidR="00F478A5">
        <w:t>and rhinitis</w:t>
      </w:r>
      <w:r w:rsidR="002800A0">
        <w:t>.</w:t>
      </w:r>
      <w:r w:rsidR="00D40092">
        <w:fldChar w:fldCharType="begin"/>
      </w:r>
      <w:r w:rsidR="0012469A">
        <w:instrText xml:space="preserve"> ADDIN EN.CITE &lt;EndNote&gt;&lt;Cite&gt;&lt;Author&gt;Des Roches&lt;/Author&gt;&lt;Year&gt;1996&lt;/Year&gt;&lt;RecNum&gt;770&lt;/RecNum&gt;&lt;DisplayText&gt;&lt;style face="superscript"&gt;10&lt;/style&gt;&lt;/DisplayText&gt;&lt;record&gt;&lt;rec-number&gt;770&lt;/rec-number&gt;&lt;foreign-keys&gt;&lt;key app="EN" db-id="rpwxaettnv5venes22pxder3p0fsd0wtr2af" timestamp="0"&gt;770&lt;/key&gt;&lt;/foreign-keys&gt;&lt;ref-type name="Journal Article"&gt;17&lt;/ref-type&gt;&lt;contributors&gt;&lt;authors&gt;&lt;author&gt;Des Roches, A.&lt;/author&gt;&lt;author&gt;Paradis, L.&lt;/author&gt;&lt;author&gt;Knani, J.&lt;/author&gt;&lt;author&gt;Hejjaoui, A.&lt;/author&gt;&lt;author&gt;Dhivert, H.&lt;/author&gt;&lt;author&gt;Chanez, P.&lt;/author&gt;&lt;author&gt;Bousquet, J.&lt;/author&gt;&lt;/authors&gt;&lt;/contributors&gt;&lt;titles&gt;&lt;title&gt;Immunotherapy with a standardized dermatophagoides pteronyssinus extract. V. Duration of the efficacy of immunotherapy after its cessation&lt;/title&gt;&lt;secondary-title&gt;Allergy: European Journal of Allergy and Clinical Immunology&lt;/secondary-title&gt;&lt;/titles&gt;&lt;periodical&gt;&lt;full-title&gt;Allergy: European Journal of Allergy and Clinical Immunology&lt;/full-title&gt;&lt;/periodical&gt;&lt;pages&gt;430-433&lt;/pages&gt;&lt;volume&gt;51&lt;/volume&gt;&lt;number&gt;6&lt;/number&gt;&lt;dates&gt;&lt;year&gt;1996&lt;/year&gt;&lt;/dates&gt;&lt;work-type&gt;Article&lt;/work-type&gt;&lt;urls&gt;&lt;related-urls&gt;&lt;url&gt;https://www.scopus.com/inward/record.uri?eid=2-s2.0-0029834133&amp;amp;partnerID=40&amp;amp;md5=8d52cd0f1671667d5665a62a0380d065&lt;/url&gt;&lt;/related-urls&gt;&lt;/urls&gt;&lt;remote-database-name&gt;Scopus&lt;/remote-database-name&gt;&lt;/record&gt;&lt;/Cite&gt;&lt;/EndNote&gt;</w:instrText>
      </w:r>
      <w:r w:rsidR="00D40092">
        <w:fldChar w:fldCharType="separate"/>
      </w:r>
      <w:r w:rsidR="0012469A" w:rsidRPr="0012469A">
        <w:rPr>
          <w:noProof/>
          <w:vertAlign w:val="superscript"/>
        </w:rPr>
        <w:t>10</w:t>
      </w:r>
      <w:r w:rsidR="00D40092">
        <w:fldChar w:fldCharType="end"/>
      </w:r>
      <w:r w:rsidR="002800A0">
        <w:t xml:space="preserve"> </w:t>
      </w:r>
      <w:r w:rsidR="004A4F6A">
        <w:lastRenderedPageBreak/>
        <w:t xml:space="preserve">Similar </w:t>
      </w:r>
      <w:r w:rsidR="002800A0">
        <w:t>evidence is accumulating for SLIT</w:t>
      </w:r>
      <w:r w:rsidR="00514ABE">
        <w:t>.</w:t>
      </w:r>
      <w:r w:rsidR="00514ABE">
        <w:fldChar w:fldCharType="begin"/>
      </w:r>
      <w:r w:rsidR="0012469A">
        <w:instrText xml:space="preserve"> ADDIN EN.CITE &lt;EndNote&gt;&lt;Cite&gt;&lt;Author&gt;Marogna&lt;/Author&gt;&lt;Year&gt;2010&lt;/Year&gt;&lt;RecNum&gt;771&lt;/RecNum&gt;&lt;DisplayText&gt;&lt;style face="superscript"&gt;11&lt;/style&gt;&lt;/DisplayText&gt;&lt;record&gt;&lt;rec-number&gt;771&lt;/rec-number&gt;&lt;foreign-keys&gt;&lt;key app="EN" db-id="rpwxaettnv5venes22pxder3p0fsd0wtr2af" timestamp="0"&gt;771&lt;/key&gt;&lt;/foreign-keys&gt;&lt;ref-type name="Journal Article"&gt;17&lt;/ref-type&gt;&lt;contributors&gt;&lt;authors&gt;&lt;author&gt;Marogna, Maurizio&lt;/author&gt;&lt;author&gt;Spadolini, Igino&lt;/author&gt;&lt;author&gt;Massolo, Alessandro&lt;/author&gt;&lt;author&gt;Canonica, Giorgio Walter&lt;/author&gt;&lt;author&gt;Passalacqua, Giovanni&lt;/author&gt;&lt;/authors&gt;&lt;/contributors&gt;&lt;titles&gt;&lt;title&gt;Long-lasting effects of sublingual immunotherapy according to its duration: A 15-year prospective study&lt;/title&gt;&lt;secondary-title&gt;Journal of Allergy and Clinical Immunology&lt;/secondary-title&gt;&lt;/titles&gt;&lt;periodical&gt;&lt;full-title&gt;Journal of Allergy and Clinical Immunology&lt;/full-title&gt;&lt;/periodical&gt;&lt;pages&gt;969-975&lt;/pages&gt;&lt;volume&gt;126&lt;/volume&gt;&lt;number&gt;5&lt;/number&gt;&lt;keywords&gt;&lt;keyword&gt;Sublingual immunotherapy&lt;/keyword&gt;&lt;keyword&gt;allergic rhinitis&lt;/keyword&gt;&lt;keyword&gt;long-lasting effect&lt;/keyword&gt;&lt;keyword&gt;house dust mite&lt;/keyword&gt;&lt;/keywords&gt;&lt;dates&gt;&lt;year&gt;2010&lt;/year&gt;&lt;pub-dates&gt;&lt;date&gt;11//&lt;/date&gt;&lt;/pub-dates&gt;&lt;/dates&gt;&lt;isbn&gt;0091-6749&lt;/isbn&gt;&lt;urls&gt;&lt;related-urls&gt;&lt;url&gt;http://www.sciencedirect.com/science/article/pii/S0091674910013254&lt;/url&gt;&lt;/related-urls&gt;&lt;/urls&gt;&lt;electronic-resource-num&gt;http://dx.doi.org/10.1016/j.jaci.2010.08.030&lt;/electronic-resource-num&gt;&lt;/record&gt;&lt;/Cite&gt;&lt;/EndNote&gt;</w:instrText>
      </w:r>
      <w:r w:rsidR="00514ABE">
        <w:fldChar w:fldCharType="separate"/>
      </w:r>
      <w:r w:rsidR="0012469A" w:rsidRPr="0012469A">
        <w:rPr>
          <w:noProof/>
          <w:vertAlign w:val="superscript"/>
        </w:rPr>
        <w:t>11</w:t>
      </w:r>
      <w:r w:rsidR="00514ABE">
        <w:fldChar w:fldCharType="end"/>
      </w:r>
      <w:r w:rsidR="002800A0">
        <w:t xml:space="preserve">. A recent study using </w:t>
      </w:r>
      <w:r w:rsidR="004A4F6A">
        <w:t>house dust mite</w:t>
      </w:r>
      <w:r w:rsidR="002800A0">
        <w:t xml:space="preserve"> </w:t>
      </w:r>
      <w:r>
        <w:t xml:space="preserve">sublingual </w:t>
      </w:r>
      <w:r w:rsidR="002800A0">
        <w:t>extract in allergic rhinitis demonstrated remission for 7-8 years.</w:t>
      </w:r>
      <w:r w:rsidR="00D40092">
        <w:fldChar w:fldCharType="begin"/>
      </w:r>
      <w:r w:rsidR="0012469A">
        <w:instrText xml:space="preserve"> ADDIN EN.CITE &lt;EndNote&gt;&lt;Cite&gt;&lt;Author&gt;Marogna&lt;/Author&gt;&lt;Year&gt;2010&lt;/Year&gt;&lt;RecNum&gt;771&lt;/RecNum&gt;&lt;DisplayText&gt;&lt;style face="superscript"&gt;11&lt;/style&gt;&lt;/DisplayText&gt;&lt;record&gt;&lt;rec-number&gt;771&lt;/rec-number&gt;&lt;foreign-keys&gt;&lt;key app="EN" db-id="rpwxaettnv5venes22pxder3p0fsd0wtr2af" timestamp="0"&gt;771&lt;/key&gt;&lt;/foreign-keys&gt;&lt;ref-type name="Journal Article"&gt;17&lt;/ref-type&gt;&lt;contributors&gt;&lt;authors&gt;&lt;author&gt;Marogna, Maurizio&lt;/author&gt;&lt;author&gt;Spadolini, Igino&lt;/author&gt;&lt;author&gt;Massolo, Alessandro&lt;/author&gt;&lt;author&gt;Canonica, Giorgio Walter&lt;/author&gt;&lt;author&gt;Passalacqua, Giovanni&lt;/author&gt;&lt;/authors&gt;&lt;/contributors&gt;&lt;titles&gt;&lt;title&gt;Long-lasting effects of sublingual immunotherapy according to its duration: A 15-year prospective study&lt;/title&gt;&lt;secondary-title&gt;Journal of Allergy and Clinical Immunology&lt;/secondary-title&gt;&lt;/titles&gt;&lt;periodical&gt;&lt;full-title&gt;Journal of Allergy and Clinical Immunology&lt;/full-title&gt;&lt;/periodical&gt;&lt;pages&gt;969-975&lt;/pages&gt;&lt;volume&gt;126&lt;/volume&gt;&lt;number&gt;5&lt;/number&gt;&lt;keywords&gt;&lt;keyword&gt;Sublingual immunotherapy&lt;/keyword&gt;&lt;keyword&gt;allergic rhinitis&lt;/keyword&gt;&lt;keyword&gt;long-lasting effect&lt;/keyword&gt;&lt;keyword&gt;house dust mite&lt;/keyword&gt;&lt;/keywords&gt;&lt;dates&gt;&lt;year&gt;2010&lt;/year&gt;&lt;pub-dates&gt;&lt;date&gt;11//&lt;/date&gt;&lt;/pub-dates&gt;&lt;/dates&gt;&lt;isbn&gt;0091-6749&lt;/isbn&gt;&lt;urls&gt;&lt;related-urls&gt;&lt;url&gt;http://www.sciencedirect.com/science/article/pii/S0091674910013254&lt;/url&gt;&lt;/related-urls&gt;&lt;/urls&gt;&lt;electronic-resource-num&gt;http://dx.doi.org/10.1016/j.jaci.2010.08.030&lt;/electronic-resource-num&gt;&lt;/record&gt;&lt;/Cite&gt;&lt;/EndNote&gt;</w:instrText>
      </w:r>
      <w:r w:rsidR="00D40092">
        <w:fldChar w:fldCharType="separate"/>
      </w:r>
      <w:r w:rsidR="0012469A" w:rsidRPr="0012469A">
        <w:rPr>
          <w:noProof/>
          <w:vertAlign w:val="superscript"/>
        </w:rPr>
        <w:t>11</w:t>
      </w:r>
      <w:r w:rsidR="00D40092">
        <w:fldChar w:fldCharType="end"/>
      </w:r>
      <w:r w:rsidR="004A4F6A">
        <w:t xml:space="preserve"> </w:t>
      </w:r>
      <w:r>
        <w:t>T</w:t>
      </w:r>
      <w:r w:rsidR="00720101">
        <w:t xml:space="preserve">opical steroid </w:t>
      </w:r>
      <w:r>
        <w:t>is an</w:t>
      </w:r>
      <w:r w:rsidR="00720101">
        <w:t xml:space="preserve"> inexpensive, effective and relatively safe treatment for most allergic conditions</w:t>
      </w:r>
      <w:r>
        <w:t>; hence,</w:t>
      </w:r>
      <w:r w:rsidR="00720101">
        <w:t xml:space="preserve"> </w:t>
      </w:r>
      <w:r w:rsidR="00514ABE">
        <w:t xml:space="preserve">the </w:t>
      </w:r>
      <w:r w:rsidR="00514ABE" w:rsidRPr="002D6E95">
        <w:t>cost-effectiveness</w:t>
      </w:r>
      <w:r w:rsidR="00514ABE">
        <w:t xml:space="preserve"> of AIT is often questioned. However, despite its </w:t>
      </w:r>
      <w:r w:rsidR="004A4F6A">
        <w:t>higher</w:t>
      </w:r>
      <w:r w:rsidR="00514ABE">
        <w:t xml:space="preserve"> cost in the short term, most studies indicate significant cost-savings and improvement in quality of life in the long term.</w:t>
      </w:r>
      <w:r w:rsidR="00514ABE">
        <w:fldChar w:fldCharType="begin"/>
      </w:r>
      <w:r w:rsidR="0012469A">
        <w:instrText xml:space="preserve"> ADDIN EN.CITE &lt;EndNote&gt;&lt;Cite&gt;&lt;Author&gt;Berto&lt;/Author&gt;&lt;Year&gt;2008&lt;/Year&gt;&lt;RecNum&gt;775&lt;/RecNum&gt;&lt;DisplayText&gt;&lt;style face="superscript"&gt;12&lt;/style&gt;&lt;/DisplayText&gt;&lt;record&gt;&lt;rec-number&gt;775&lt;/rec-number&gt;&lt;foreign-keys&gt;&lt;key app="EN" db-id="rpwxaettnv5venes22pxder3p0fsd0wtr2af" timestamp="0"&gt;775&lt;/key&gt;&lt;/foreign-keys&gt;&lt;ref-type name="Journal Article"&gt;17&lt;/ref-type&gt;&lt;contributors&gt;&lt;authors&gt;&lt;author&gt;Berto, P.&lt;/author&gt;&lt;author&gt;Frati, F.&lt;/author&gt;&lt;author&gt;Incorvaia, C.&lt;/author&gt;&lt;/authors&gt;&lt;/contributors&gt;&lt;titles&gt;&lt;title&gt;Economic studies of immunotherapy: A review&lt;/title&gt;&lt;secondary-title&gt;Current Opinion in Allergy and Clinical Immunology&lt;/secondary-title&gt;&lt;/titles&gt;&lt;periodical&gt;&lt;full-title&gt;Current Opinion in Allergy and Clinical Immunology&lt;/full-title&gt;&lt;/periodical&gt;&lt;pages&gt;585-589&lt;/pages&gt;&lt;volume&gt;8&lt;/volume&gt;&lt;number&gt;6&lt;/number&gt;&lt;dates&gt;&lt;year&gt;2008&lt;/year&gt;&lt;/dates&gt;&lt;work-type&gt;Review&lt;/work-type&gt;&lt;urls&gt;&lt;related-urls&gt;&lt;url&gt;https://www.scopus.com/inward/record.uri?eid=2-s2.0-56749183325&amp;amp;partnerID=40&amp;amp;md5=0e652350e8230b2508e68e7106ad0135&lt;/url&gt;&lt;/related-urls&gt;&lt;/urls&gt;&lt;electronic-resource-num&gt;10.1097/ACI.0b013e32831411e9&lt;/electronic-resource-num&gt;&lt;remote-database-name&gt;Scopus&lt;/remote-database-name&gt;&lt;/record&gt;&lt;/Cite&gt;&lt;/EndNote&gt;</w:instrText>
      </w:r>
      <w:r w:rsidR="00514ABE">
        <w:fldChar w:fldCharType="separate"/>
      </w:r>
      <w:r w:rsidR="0012469A" w:rsidRPr="0012469A">
        <w:rPr>
          <w:noProof/>
          <w:vertAlign w:val="superscript"/>
        </w:rPr>
        <w:t>12</w:t>
      </w:r>
      <w:r w:rsidR="00514ABE">
        <w:fldChar w:fldCharType="end"/>
      </w:r>
    </w:p>
    <w:p w:rsidR="002257E5" w:rsidRDefault="002257E5" w:rsidP="002D3E8D">
      <w:r>
        <w:t>Allergic</w:t>
      </w:r>
      <w:r w:rsidR="002D3E8D">
        <w:t xml:space="preserve"> patients are often</w:t>
      </w:r>
      <w:r>
        <w:t xml:space="preserve"> sensitised to several allergens. That does not preclude AIT to a single relevant allergen. For example, a patient could be effectively given AIT using grass pollen extract for </w:t>
      </w:r>
      <w:r w:rsidR="002D3E8D">
        <w:t xml:space="preserve">severe </w:t>
      </w:r>
      <w:r w:rsidRPr="00D40092">
        <w:t>hay fever</w:t>
      </w:r>
      <w:r w:rsidR="00BF02AA">
        <w:t>,</w:t>
      </w:r>
      <w:r w:rsidRPr="00D40092">
        <w:t xml:space="preserve"> ignoring other allergen sensitisation</w:t>
      </w:r>
      <w:r w:rsidR="00D40092" w:rsidRPr="00D40092">
        <w:t>.</w:t>
      </w:r>
      <w:r w:rsidR="00D40092" w:rsidRPr="00D40092">
        <w:fldChar w:fldCharType="begin"/>
      </w:r>
      <w:r w:rsidR="0012469A">
        <w:instrText xml:space="preserve"> ADDIN EN.CITE &lt;EndNote&gt;&lt;Cite&gt;&lt;Author&gt;Nelson&lt;/Author&gt;&lt;Year&gt;2009&lt;/Year&gt;&lt;RecNum&gt;773&lt;/RecNum&gt;&lt;DisplayText&gt;&lt;style face="superscript"&gt;13&lt;/style&gt;&lt;/DisplayText&gt;&lt;record&gt;&lt;rec-number&gt;773&lt;/rec-number&gt;&lt;foreign-keys&gt;&lt;key app="EN" db-id="rpwxaettnv5venes22pxder3p0fsd0wtr2af" timestamp="0"&gt;773&lt;/key&gt;&lt;/foreign-keys&gt;&lt;ref-type name="Journal Article"&gt;17&lt;/ref-type&gt;&lt;contributors&gt;&lt;authors&gt;&lt;author&gt;Nelson, Harold S.&lt;/author&gt;&lt;/authors&gt;&lt;/contributors&gt;&lt;titles&gt;&lt;title&gt;Multiallergen immunotherapy for allergic rhinitis and asthma&lt;/title&gt;&lt;secondary-title&gt;Journal of Allergy and Clinical Immunology&lt;/secondary-title&gt;&lt;/titles&gt;&lt;periodical&gt;&lt;full-title&gt;Journal of Allergy and Clinical Immunology&lt;/full-title&gt;&lt;/periodical&gt;&lt;pages&gt;763-769&lt;/pages&gt;&lt;volume&gt;123&lt;/volume&gt;&lt;number&gt;4&lt;/number&gt;&lt;keywords&gt;&lt;keyword&gt;Allergen extracts&lt;/keyword&gt;&lt;keyword&gt;allergic rhinitis&lt;/keyword&gt;&lt;keyword&gt;bronchial asthma&lt;/keyword&gt;&lt;keyword&gt;multiallergen&lt;/keyword&gt;&lt;keyword&gt;polysensitization&lt;/keyword&gt;&lt;keyword&gt;subcutaneous immunotherapy&lt;/keyword&gt;&lt;keyword&gt;sublingual immunotherapy&lt;/keyword&gt;&lt;/keywords&gt;&lt;dates&gt;&lt;year&gt;2009&lt;/year&gt;&lt;pub-dates&gt;&lt;date&gt;4//&lt;/date&gt;&lt;/pub-dates&gt;&lt;/dates&gt;&lt;isbn&gt;0091-6749&lt;/isbn&gt;&lt;urls&gt;&lt;related-urls&gt;&lt;url&gt;http://www.sciencedirect.com/science/article/pii/S0091674908023774&lt;/url&gt;&lt;/related-urls&gt;&lt;/urls&gt;&lt;electronic-resource-num&gt;http://dx.doi.org/10.1016/j.jaci.2008.12.013&lt;/electronic-resource-num&gt;&lt;/record&gt;&lt;/Cite&gt;&lt;/EndNote&gt;</w:instrText>
      </w:r>
      <w:r w:rsidR="00D40092" w:rsidRPr="00D40092">
        <w:fldChar w:fldCharType="separate"/>
      </w:r>
      <w:r w:rsidR="0012469A" w:rsidRPr="0012469A">
        <w:rPr>
          <w:noProof/>
          <w:vertAlign w:val="superscript"/>
        </w:rPr>
        <w:t>13</w:t>
      </w:r>
      <w:r w:rsidR="00D40092" w:rsidRPr="00D40092">
        <w:fldChar w:fldCharType="end"/>
      </w:r>
      <w:r w:rsidRPr="00D40092">
        <w:t xml:space="preserve"> AIT using mixed allergens is also possible but</w:t>
      </w:r>
      <w:r>
        <w:t xml:space="preserve"> </w:t>
      </w:r>
      <w:r w:rsidR="00ED5CD3">
        <w:t>evidence regarding their efficacy is less clear.</w:t>
      </w:r>
      <w:r w:rsidR="00D40092">
        <w:fldChar w:fldCharType="begin"/>
      </w:r>
      <w:r w:rsidR="0012469A">
        <w:instrText xml:space="preserve"> ADDIN EN.CITE &lt;EndNote&gt;&lt;Cite&gt;&lt;Author&gt;Nelson&lt;/Author&gt;&lt;Year&gt;2009&lt;/Year&gt;&lt;RecNum&gt;773&lt;/RecNum&gt;&lt;DisplayText&gt;&lt;style face="superscript"&gt;13&lt;/style&gt;&lt;/DisplayText&gt;&lt;record&gt;&lt;rec-number&gt;773&lt;/rec-number&gt;&lt;foreign-keys&gt;&lt;key app="EN" db-id="rpwxaettnv5venes22pxder3p0fsd0wtr2af" timestamp="0"&gt;773&lt;/key&gt;&lt;/foreign-keys&gt;&lt;ref-type name="Journal Article"&gt;17&lt;/ref-type&gt;&lt;contributors&gt;&lt;authors&gt;&lt;author&gt;Nelson, Harold S.&lt;/author&gt;&lt;/authors&gt;&lt;/contributors&gt;&lt;titles&gt;&lt;title&gt;Multiallergen immunotherapy for allergic rhinitis and asthma&lt;/title&gt;&lt;secondary-title&gt;Journal of Allergy and Clinical Immunology&lt;/secondary-title&gt;&lt;/titles&gt;&lt;periodical&gt;&lt;full-title&gt;Journal of Allergy and Clinical Immunology&lt;/full-title&gt;&lt;/periodical&gt;&lt;pages&gt;763-769&lt;/pages&gt;&lt;volume&gt;123&lt;/volume&gt;&lt;number&gt;4&lt;/number&gt;&lt;keywords&gt;&lt;keyword&gt;Allergen extracts&lt;/keyword&gt;&lt;keyword&gt;allergic rhinitis&lt;/keyword&gt;&lt;keyword&gt;bronchial asthma&lt;/keyword&gt;&lt;keyword&gt;multiallergen&lt;/keyword&gt;&lt;keyword&gt;polysensitization&lt;/keyword&gt;&lt;keyword&gt;subcutaneous immunotherapy&lt;/keyword&gt;&lt;keyword&gt;sublingual immunotherapy&lt;/keyword&gt;&lt;/keywords&gt;&lt;dates&gt;&lt;year&gt;2009&lt;/year&gt;&lt;pub-dates&gt;&lt;date&gt;4//&lt;/date&gt;&lt;/pub-dates&gt;&lt;/dates&gt;&lt;isbn&gt;0091-6749&lt;/isbn&gt;&lt;urls&gt;&lt;related-urls&gt;&lt;url&gt;http://www.sciencedirect.com/science/article/pii/S0091674908023774&lt;/url&gt;&lt;/related-urls&gt;&lt;/urls&gt;&lt;electronic-resource-num&gt;http://dx.doi.org/10.1016/j.jaci.2008.12.013&lt;/electronic-resource-num&gt;&lt;/record&gt;&lt;/Cite&gt;&lt;/EndNote&gt;</w:instrText>
      </w:r>
      <w:r w:rsidR="00D40092">
        <w:fldChar w:fldCharType="separate"/>
      </w:r>
      <w:r w:rsidR="0012469A" w:rsidRPr="0012469A">
        <w:rPr>
          <w:noProof/>
          <w:vertAlign w:val="superscript"/>
        </w:rPr>
        <w:t>13</w:t>
      </w:r>
      <w:r w:rsidR="00D40092">
        <w:fldChar w:fldCharType="end"/>
      </w:r>
      <w:r w:rsidR="00ED5CD3">
        <w:t xml:space="preserve"> A number of factors influence efficacy and safety e.g. if </w:t>
      </w:r>
      <w:r>
        <w:t>all allergens are clinically relevant, that they can be mixed in a single solution and that their potencies are cumulatively safe to administer and yet individually high enough to be effective.</w:t>
      </w:r>
    </w:p>
    <w:p w:rsidR="00C64793" w:rsidRPr="000000F2" w:rsidRDefault="002257E5" w:rsidP="00E54826">
      <w:r>
        <w:t xml:space="preserve"> </w:t>
      </w:r>
      <w:r w:rsidR="002D3E8D" w:rsidRPr="002D3E8D">
        <w:rPr>
          <w:b/>
          <w:bCs/>
        </w:rPr>
        <w:t>Mechanisms</w:t>
      </w:r>
      <w:r w:rsidR="002D3E8D">
        <w:rPr>
          <w:b/>
          <w:bCs/>
        </w:rPr>
        <w:t xml:space="preserve"> of action</w:t>
      </w:r>
      <w:r w:rsidR="002D3E8D" w:rsidRPr="002D3E8D">
        <w:rPr>
          <w:b/>
          <w:bCs/>
        </w:rPr>
        <w:t>:</w:t>
      </w:r>
      <w:r w:rsidR="00D31436" w:rsidRPr="00D31436">
        <w:rPr>
          <w:b/>
        </w:rPr>
        <w:t xml:space="preserve"> </w:t>
      </w:r>
      <w:r w:rsidR="0026146D" w:rsidRPr="0026146D">
        <w:rPr>
          <w:bCs/>
        </w:rPr>
        <w:t xml:space="preserve">Although the exact </w:t>
      </w:r>
      <w:r w:rsidR="0026146D">
        <w:rPr>
          <w:bCs/>
        </w:rPr>
        <w:t>m</w:t>
      </w:r>
      <w:r w:rsidR="0026146D" w:rsidRPr="0026146D">
        <w:rPr>
          <w:bCs/>
        </w:rPr>
        <w:t xml:space="preserve">echanisms </w:t>
      </w:r>
      <w:r w:rsidR="0026146D">
        <w:rPr>
          <w:bCs/>
        </w:rPr>
        <w:t>r</w:t>
      </w:r>
      <w:r w:rsidR="0026146D" w:rsidRPr="0026146D">
        <w:rPr>
          <w:bCs/>
        </w:rPr>
        <w:t>em</w:t>
      </w:r>
      <w:r w:rsidR="0026146D">
        <w:rPr>
          <w:bCs/>
        </w:rPr>
        <w:t>a</w:t>
      </w:r>
      <w:r w:rsidR="0026146D" w:rsidRPr="0026146D">
        <w:rPr>
          <w:bCs/>
        </w:rPr>
        <w:t xml:space="preserve">in uncertain, </w:t>
      </w:r>
      <w:r w:rsidR="0026146D">
        <w:rPr>
          <w:bCs/>
        </w:rPr>
        <w:t xml:space="preserve">following AIT, </w:t>
      </w:r>
      <w:r w:rsidR="0026146D" w:rsidRPr="0026146D">
        <w:rPr>
          <w:bCs/>
        </w:rPr>
        <w:t>inflammatory cells</w:t>
      </w:r>
      <w:r w:rsidR="0026146D">
        <w:rPr>
          <w:bCs/>
        </w:rPr>
        <w:t xml:space="preserve"> such as m</w:t>
      </w:r>
      <w:r w:rsidR="002A62D3" w:rsidRPr="0026146D">
        <w:rPr>
          <w:bCs/>
        </w:rPr>
        <w:t>ast</w:t>
      </w:r>
      <w:r w:rsidR="002A62D3">
        <w:t xml:space="preserve"> cells</w:t>
      </w:r>
      <w:r w:rsidR="0026146D">
        <w:t>,</w:t>
      </w:r>
      <w:r w:rsidR="002A62D3">
        <w:t xml:space="preserve"> basophils</w:t>
      </w:r>
      <w:r w:rsidR="0026146D">
        <w:t xml:space="preserve"> and eosinophils become unresponsive </w:t>
      </w:r>
      <w:r w:rsidR="002A62D3">
        <w:t xml:space="preserve">to allergens. </w:t>
      </w:r>
      <w:r w:rsidR="0026146D">
        <w:t xml:space="preserve">This is mediated through </w:t>
      </w:r>
      <w:r w:rsidR="002D3E8D">
        <w:t xml:space="preserve">the </w:t>
      </w:r>
      <w:r w:rsidR="0026146D">
        <w:t xml:space="preserve">induction of “T regulatory cells”, inhibiting </w:t>
      </w:r>
      <w:r w:rsidR="002A62D3">
        <w:t>allergy promoting “</w:t>
      </w:r>
      <w:r w:rsidR="00071442">
        <w:t>T helper-2</w:t>
      </w:r>
      <w:r w:rsidR="002A62D3">
        <w:t>”</w:t>
      </w:r>
      <w:r w:rsidR="00071442">
        <w:t xml:space="preserve"> </w:t>
      </w:r>
      <w:r w:rsidR="002A62D3">
        <w:t>cells</w:t>
      </w:r>
      <w:r w:rsidR="00071442">
        <w:t>.</w:t>
      </w:r>
      <w:r w:rsidR="0026146D">
        <w:fldChar w:fldCharType="begin">
          <w:fldData xml:space="preserve">PEVuZE5vdGU+PENpdGU+PEF1dGhvcj5TaGFtamk8L0F1dGhvcj48WWVhcj4yMDExPC9ZZWFyPjxS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</w:fldData>
        </w:fldChar>
      </w:r>
      <w:r w:rsidR="0012469A">
        <w:instrText xml:space="preserve"> ADDIN EN.CITE </w:instrText>
      </w:r>
      <w:r w:rsidR="0012469A">
        <w:fldChar w:fldCharType="begin">
          <w:fldData xml:space="preserve">PEVuZE5vdGU+PENpdGU+PEF1dGhvcj5TaGFtamk8L0F1dGhvcj48WWVhcj4yMDExPC9ZZWFyPjxS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</w:fldData>
        </w:fldChar>
      </w:r>
      <w:r w:rsidR="0012469A">
        <w:instrText xml:space="preserve"> ADDIN EN.CITE.DATA </w:instrText>
      </w:r>
      <w:r w:rsidR="0012469A">
        <w:fldChar w:fldCharType="end"/>
      </w:r>
      <w:r w:rsidR="0026146D">
        <w:fldChar w:fldCharType="separate"/>
      </w:r>
      <w:r w:rsidR="0012469A" w:rsidRPr="0012469A">
        <w:rPr>
          <w:noProof/>
          <w:vertAlign w:val="superscript"/>
        </w:rPr>
        <w:t>14</w:t>
      </w:r>
      <w:r w:rsidR="0026146D">
        <w:fldChar w:fldCharType="end"/>
      </w:r>
      <w:r w:rsidR="00071442" w:rsidRPr="00071442">
        <w:t xml:space="preserve"> </w:t>
      </w:r>
      <w:r w:rsidR="0026146D">
        <w:t>Further, B cells produce</w:t>
      </w:r>
      <w:r w:rsidR="00071442">
        <w:t xml:space="preserve"> IgG4 antibodies</w:t>
      </w:r>
      <w:r w:rsidR="0026146D">
        <w:t>,</w:t>
      </w:r>
      <w:r w:rsidR="00071442">
        <w:t xml:space="preserve"> </w:t>
      </w:r>
      <w:r w:rsidR="0026146D">
        <w:t xml:space="preserve">which </w:t>
      </w:r>
      <w:r w:rsidR="002E1163">
        <w:t xml:space="preserve">bind to the </w:t>
      </w:r>
      <w:r w:rsidR="0026146D">
        <w:t>allerg</w:t>
      </w:r>
      <w:r w:rsidR="00903075">
        <w:t>ens without initiating a reaction</w:t>
      </w:r>
      <w:r w:rsidR="0026146D">
        <w:t>, thus ac</w:t>
      </w:r>
      <w:r w:rsidR="002A62D3">
        <w:t xml:space="preserve">ting as </w:t>
      </w:r>
      <w:r w:rsidR="00BF02AA">
        <w:t>’</w:t>
      </w:r>
      <w:r w:rsidR="002A62D3">
        <w:t>blocking antibodies</w:t>
      </w:r>
      <w:r w:rsidR="00BF02AA">
        <w:t>’</w:t>
      </w:r>
      <w:r w:rsidR="00071442">
        <w:t>.</w:t>
      </w:r>
      <w:r w:rsidR="0026146D">
        <w:fldChar w:fldCharType="begin">
          <w:fldData xml:space="preserve">PEVuZE5vdGU+PENpdGU+PEF1dGhvcj5TaGFtamk8L0F1dGhvcj48WWVhcj4yMDExPC9ZZWFyPjxS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</w:fldData>
        </w:fldChar>
      </w:r>
      <w:r w:rsidR="0012469A">
        <w:instrText xml:space="preserve"> ADDIN EN.CITE </w:instrText>
      </w:r>
      <w:r w:rsidR="0012469A">
        <w:fldChar w:fldCharType="begin">
          <w:fldData xml:space="preserve">PEVuZE5vdGU+PENpdGU+PEF1dGhvcj5TaGFtamk8L0F1dGhvcj48WWVhcj4yMDExPC9ZZWFyPjxS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</w:fldData>
        </w:fldChar>
      </w:r>
      <w:r w:rsidR="0012469A">
        <w:instrText xml:space="preserve"> ADDIN EN.CITE.DATA </w:instrText>
      </w:r>
      <w:r w:rsidR="0012469A">
        <w:fldChar w:fldCharType="end"/>
      </w:r>
      <w:r w:rsidR="0026146D">
        <w:fldChar w:fldCharType="separate"/>
      </w:r>
      <w:r w:rsidR="0012469A" w:rsidRPr="0012469A">
        <w:rPr>
          <w:noProof/>
          <w:vertAlign w:val="superscript"/>
        </w:rPr>
        <w:t>14</w:t>
      </w:r>
      <w:r w:rsidR="0026146D">
        <w:fldChar w:fldCharType="end"/>
      </w:r>
    </w:p>
    <w:p w:rsidR="009B79A2" w:rsidRPr="009B79A2" w:rsidRDefault="009B79A2" w:rsidP="00E54826">
      <w:pPr>
        <w:rPr>
          <w:bCs/>
        </w:rPr>
      </w:pPr>
      <w:r w:rsidRPr="009B79A2">
        <w:rPr>
          <w:b/>
        </w:rPr>
        <w:t>Indication</w:t>
      </w:r>
      <w:r w:rsidR="002D3E8D">
        <w:rPr>
          <w:b/>
        </w:rPr>
        <w:t>s</w:t>
      </w:r>
      <w:r w:rsidRPr="009B79A2">
        <w:rPr>
          <w:b/>
        </w:rPr>
        <w:t xml:space="preserve">: </w:t>
      </w:r>
      <w:r w:rsidRPr="009B79A2">
        <w:rPr>
          <w:bCs/>
        </w:rPr>
        <w:t xml:space="preserve">The management of allergic conditions includes avoidance of allergen (if possible), pharmacotherapy and immunotherapy (Figure </w:t>
      </w:r>
      <w:r w:rsidR="00E54826">
        <w:rPr>
          <w:bCs/>
        </w:rPr>
        <w:t>1</w:t>
      </w:r>
      <w:r w:rsidRPr="009B79A2">
        <w:rPr>
          <w:bCs/>
        </w:rPr>
        <w:t xml:space="preserve">). AIT is commonly used for pollen, </w:t>
      </w:r>
      <w:r w:rsidR="0012469A">
        <w:rPr>
          <w:bCs/>
        </w:rPr>
        <w:t xml:space="preserve">insect venom, </w:t>
      </w:r>
      <w:r w:rsidRPr="009B79A2">
        <w:rPr>
          <w:bCs/>
        </w:rPr>
        <w:t xml:space="preserve">house dust mite and animal dander allergy. Its use for mould and cockroach allergen is less well documented. Patients are selected based on an allergy focussed history and evidence of sensitisation on skin prick test or blood test (measurement of specific IgE to the suspected allergen). For example, </w:t>
      </w:r>
      <w:r w:rsidR="00A55FF9">
        <w:rPr>
          <w:bCs/>
        </w:rPr>
        <w:t xml:space="preserve">a </w:t>
      </w:r>
      <w:r w:rsidRPr="009B79A2">
        <w:rPr>
          <w:bCs/>
        </w:rPr>
        <w:t>patient with severe seasonal hay fever symptoms and positive skin test to grass pollen</w:t>
      </w:r>
      <w:r w:rsidR="00A55FF9">
        <w:rPr>
          <w:bCs/>
        </w:rPr>
        <w:t xml:space="preserve"> would be a suitable candidate</w:t>
      </w:r>
      <w:r w:rsidRPr="009B79A2">
        <w:rPr>
          <w:bCs/>
        </w:rPr>
        <w:t xml:space="preserve">. </w:t>
      </w:r>
    </w:p>
    <w:p w:rsidR="002D3E8D" w:rsidRDefault="002D3E8D" w:rsidP="00A42053">
      <w:pPr>
        <w:rPr>
          <w:b/>
        </w:rPr>
      </w:pPr>
    </w:p>
    <w:p w:rsidR="002D3E8D" w:rsidRDefault="002D3E8D" w:rsidP="002D3E8D">
      <w:pPr>
        <w:rPr>
          <w:b/>
        </w:rPr>
      </w:pPr>
      <w:r>
        <w:rPr>
          <w:b/>
        </w:rPr>
        <w:t>Allergic conditions with potential use of AIT:</w:t>
      </w:r>
    </w:p>
    <w:p w:rsidR="00C94E77" w:rsidRDefault="00771C25" w:rsidP="008B605E">
      <w:r w:rsidRPr="00771C25">
        <w:rPr>
          <w:b/>
        </w:rPr>
        <w:t xml:space="preserve">Allergic </w:t>
      </w:r>
      <w:r w:rsidR="00D31436" w:rsidRPr="00771C25">
        <w:rPr>
          <w:b/>
        </w:rPr>
        <w:t>Rhinitis</w:t>
      </w:r>
      <w:r w:rsidRPr="00771C25">
        <w:rPr>
          <w:b/>
        </w:rPr>
        <w:t>:</w:t>
      </w:r>
      <w:r>
        <w:t xml:space="preserve"> AIT should be considered in patients with </w:t>
      </w:r>
      <w:r w:rsidR="00955ED3">
        <w:t xml:space="preserve">moderately severe </w:t>
      </w:r>
      <w:r w:rsidR="00A55FF9">
        <w:t>allergic rhinitis</w:t>
      </w:r>
      <w:r>
        <w:t xml:space="preserve"> who </w:t>
      </w:r>
      <w:r w:rsidR="001945C6">
        <w:t xml:space="preserve">do </w:t>
      </w:r>
      <w:r>
        <w:t xml:space="preserve">not respond adequately to </w:t>
      </w:r>
      <w:r w:rsidR="00955ED3">
        <w:t xml:space="preserve">standard </w:t>
      </w:r>
      <w:r>
        <w:t xml:space="preserve">pharmacotherapy </w:t>
      </w:r>
      <w:r w:rsidR="001945C6">
        <w:t xml:space="preserve">such as </w:t>
      </w:r>
      <w:r>
        <w:t>antihistamines, steroid nasal spray and eye drops</w:t>
      </w:r>
      <w:r w:rsidR="001945C6">
        <w:t>.</w:t>
      </w:r>
      <w:r w:rsidR="00D40092">
        <w:fldChar w:fldCharType="begin">
          <w:fldData xml:space="preserve">PEVuZE5vdGU+PENpdGU+PEF1dGhvcj5Db3g8L0F1dGhvcj48WWVhcj4yMDExPC9ZZWFyPjxSZWNO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</w:fldData>
        </w:fldChar>
      </w:r>
      <w:r w:rsidR="0012469A">
        <w:instrText xml:space="preserve"> ADDIN EN.CITE </w:instrText>
      </w:r>
      <w:r w:rsidR="0012469A">
        <w:fldChar w:fldCharType="begin">
          <w:fldData xml:space="preserve">PEVuZE5vdGU+PENpdGU+PEF1dGhvcj5Db3g8L0F1dGhvcj48WWVhcj4yMDExPC9ZZWFyPjxSZWNO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</w:fldData>
        </w:fldChar>
      </w:r>
      <w:r w:rsidR="0012469A">
        <w:instrText xml:space="preserve"> ADDIN EN.CITE.DATA </w:instrText>
      </w:r>
      <w:r w:rsidR="0012469A">
        <w:fldChar w:fldCharType="end"/>
      </w:r>
      <w:r w:rsidR="00D40092">
        <w:fldChar w:fldCharType="separate"/>
      </w:r>
      <w:r w:rsidR="0012469A" w:rsidRPr="0012469A">
        <w:rPr>
          <w:noProof/>
          <w:vertAlign w:val="superscript"/>
        </w:rPr>
        <w:t>3</w:t>
      </w:r>
      <w:r w:rsidR="00D40092">
        <w:fldChar w:fldCharType="end"/>
      </w:r>
      <w:r w:rsidR="001945C6">
        <w:t xml:space="preserve"> </w:t>
      </w:r>
      <w:r>
        <w:t>These patient</w:t>
      </w:r>
      <w:r w:rsidR="00955ED3">
        <w:t>s</w:t>
      </w:r>
      <w:r>
        <w:t xml:space="preserve"> </w:t>
      </w:r>
      <w:r w:rsidR="001945C6">
        <w:t xml:space="preserve">suffer from severe symptoms and their quality of life and work is </w:t>
      </w:r>
      <w:r w:rsidR="00BF02AA">
        <w:t xml:space="preserve">so </w:t>
      </w:r>
      <w:r w:rsidR="001945C6">
        <w:t xml:space="preserve">adversely affected </w:t>
      </w:r>
      <w:r w:rsidR="00BF02AA">
        <w:t>that</w:t>
      </w:r>
      <w:r w:rsidR="001945C6">
        <w:t xml:space="preserve"> </w:t>
      </w:r>
      <w:r w:rsidR="00C326E8">
        <w:t xml:space="preserve">they </w:t>
      </w:r>
      <w:r w:rsidR="001945C6">
        <w:t xml:space="preserve">may have to </w:t>
      </w:r>
      <w:r>
        <w:t>reso</w:t>
      </w:r>
      <w:r w:rsidR="001945C6">
        <w:t xml:space="preserve">rt </w:t>
      </w:r>
      <w:r w:rsidR="008B605E">
        <w:t>to systemic steroids. Standardis</w:t>
      </w:r>
      <w:r w:rsidR="001945C6">
        <w:t xml:space="preserve">ed allergen extracts are available </w:t>
      </w:r>
      <w:r>
        <w:t>for grass</w:t>
      </w:r>
      <w:r w:rsidR="001945C6">
        <w:t xml:space="preserve"> and</w:t>
      </w:r>
      <w:r>
        <w:t xml:space="preserve"> tree</w:t>
      </w:r>
      <w:r w:rsidR="001945C6">
        <w:t xml:space="preserve"> </w:t>
      </w:r>
      <w:r>
        <w:t>pollens</w:t>
      </w:r>
      <w:r w:rsidR="001945C6">
        <w:t>,</w:t>
      </w:r>
      <w:r w:rsidR="00B50CCC">
        <w:t xml:space="preserve"> h</w:t>
      </w:r>
      <w:r w:rsidR="001945C6">
        <w:t xml:space="preserve">ouse </w:t>
      </w:r>
      <w:r w:rsidR="00B50CCC">
        <w:t>d</w:t>
      </w:r>
      <w:r w:rsidR="001945C6">
        <w:t xml:space="preserve">ust mites and </w:t>
      </w:r>
      <w:r>
        <w:t>animal dander.</w:t>
      </w:r>
      <w:r w:rsidR="001945C6">
        <w:t xml:space="preserve"> </w:t>
      </w:r>
      <w:r w:rsidR="00A42053" w:rsidRPr="00A42053">
        <w:t>Mixes of grass and tree pollens can be used, which are generally effective against common types of pollens</w:t>
      </w:r>
      <w:r w:rsidR="008B605E">
        <w:t xml:space="preserve"> in the local environment</w:t>
      </w:r>
      <w:r w:rsidR="00A42053" w:rsidRPr="00A42053">
        <w:t xml:space="preserve">. </w:t>
      </w:r>
    </w:p>
    <w:p w:rsidR="00771C25" w:rsidRDefault="00C94E77" w:rsidP="003F151D">
      <w:r>
        <w:t xml:space="preserve">For </w:t>
      </w:r>
      <w:r w:rsidR="003F151D">
        <w:t xml:space="preserve">seasonal allergic rhinitis, </w:t>
      </w:r>
      <w:r>
        <w:t xml:space="preserve">SCIT </w:t>
      </w:r>
      <w:r w:rsidR="003F151D">
        <w:t xml:space="preserve">to grass and/or tree pollen can now be administered </w:t>
      </w:r>
      <w:r w:rsidR="003F151D" w:rsidRPr="00C94E77">
        <w:t xml:space="preserve">as four </w:t>
      </w:r>
      <w:r w:rsidR="003F151D">
        <w:t xml:space="preserve">pre-seasonal </w:t>
      </w:r>
      <w:r w:rsidR="003F151D" w:rsidRPr="00C94E77">
        <w:t>(January to April)</w:t>
      </w:r>
      <w:r w:rsidR="003F151D">
        <w:t xml:space="preserve"> </w:t>
      </w:r>
      <w:r w:rsidR="003F151D" w:rsidRPr="00C94E77">
        <w:t>injections at 1-2 week</w:t>
      </w:r>
      <w:r w:rsidR="003F151D">
        <w:t>s interval</w:t>
      </w:r>
      <w:r w:rsidR="00B96214">
        <w:t>s</w:t>
      </w:r>
      <w:r w:rsidR="003E0AF5">
        <w:t>,</w:t>
      </w:r>
      <w:r w:rsidR="003F151D" w:rsidRPr="00C94E77">
        <w:t xml:space="preserve"> </w:t>
      </w:r>
      <w:r w:rsidR="003E0AF5">
        <w:t xml:space="preserve">and hence </w:t>
      </w:r>
      <w:r w:rsidR="003F151D">
        <w:t>t</w:t>
      </w:r>
      <w:r w:rsidR="003F151D" w:rsidRPr="00C94E77">
        <w:t>here is no need to maintain treatment all year round.</w:t>
      </w:r>
      <w:r w:rsidR="00744DF5">
        <w:fldChar w:fldCharType="begin">
          <w:fldData xml:space="preserve">PEVuZE5vdGU+PENpdGU+PEF1dGhvcj5EcmFjaGVuYmVyZzwvQXV0aG9yPjxZZWFyPjIwMDE8L1ll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</w:fldData>
        </w:fldChar>
      </w:r>
      <w:r w:rsidR="00744DF5">
        <w:instrText xml:space="preserve"> ADDIN EN.CITE </w:instrText>
      </w:r>
      <w:r w:rsidR="00744DF5">
        <w:fldChar w:fldCharType="begin">
          <w:fldData xml:space="preserve">PEVuZE5vdGU+PENpdGU+PEF1dGhvcj5EcmFjaGVuYmVyZzwvQXV0aG9yPjxZZWFyPjIwMDE8L1ll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</w:fldData>
        </w:fldChar>
      </w:r>
      <w:r w:rsidR="00744DF5">
        <w:instrText xml:space="preserve"> ADDIN EN.CITE.DATA </w:instrText>
      </w:r>
      <w:r w:rsidR="00744DF5">
        <w:fldChar w:fldCharType="end"/>
      </w:r>
      <w:r w:rsidR="00744DF5">
        <w:fldChar w:fldCharType="separate"/>
      </w:r>
      <w:r w:rsidR="00744DF5" w:rsidRPr="00744DF5">
        <w:rPr>
          <w:noProof/>
          <w:vertAlign w:val="superscript"/>
        </w:rPr>
        <w:t>15-17</w:t>
      </w:r>
      <w:r w:rsidR="00744DF5">
        <w:fldChar w:fldCharType="end"/>
      </w:r>
      <w:r w:rsidR="003F151D" w:rsidRPr="00C94E77">
        <w:t xml:space="preserve"> Thus, it significantly reduces health care cost in terms of </w:t>
      </w:r>
      <w:r w:rsidR="003F151D">
        <w:t xml:space="preserve">repeated </w:t>
      </w:r>
      <w:r w:rsidR="003F151D" w:rsidRPr="00C94E77">
        <w:t>administration of injection</w:t>
      </w:r>
      <w:r w:rsidR="003F151D">
        <w:t>s</w:t>
      </w:r>
      <w:r w:rsidR="003F151D" w:rsidRPr="00C94E77">
        <w:t xml:space="preserve"> and it is convenient to </w:t>
      </w:r>
      <w:r w:rsidR="003F151D">
        <w:t xml:space="preserve">the </w:t>
      </w:r>
      <w:r w:rsidR="003F151D" w:rsidRPr="00C94E77">
        <w:t>patients</w:t>
      </w:r>
      <w:r w:rsidR="003F151D">
        <w:t>.</w:t>
      </w:r>
    </w:p>
    <w:p w:rsidR="00514ABE" w:rsidRDefault="00514ABE" w:rsidP="009143A1">
      <w:r w:rsidRPr="007E7E06">
        <w:rPr>
          <w:b/>
        </w:rPr>
        <w:t>Asthm</w:t>
      </w:r>
      <w:r>
        <w:rPr>
          <w:b/>
        </w:rPr>
        <w:t>a:</w:t>
      </w:r>
      <w:r w:rsidRPr="00351478">
        <w:rPr>
          <w:rFonts w:cs="AdvPSA88A"/>
          <w:color w:val="000000"/>
        </w:rPr>
        <w:t xml:space="preserve"> Recent systemic reviews confirm </w:t>
      </w:r>
      <w:r w:rsidRPr="00351478">
        <w:t xml:space="preserve">efficacy </w:t>
      </w:r>
      <w:r>
        <w:t xml:space="preserve">of AIT, including a steroid-sparing effect, </w:t>
      </w:r>
      <w:r w:rsidRPr="00351478">
        <w:t xml:space="preserve">in </w:t>
      </w:r>
      <w:r>
        <w:t xml:space="preserve">allergic </w:t>
      </w:r>
      <w:r w:rsidRPr="00351478">
        <w:t>asthma</w:t>
      </w:r>
      <w:r>
        <w:t>.</w:t>
      </w:r>
      <w:r>
        <w:fldChar w:fldCharType="begin"/>
      </w:r>
      <w:r w:rsidR="00744DF5">
        <w:instrText xml:space="preserve"> ADDIN EN.CITE &lt;EndNote&gt;&lt;Cite&gt;&lt;Author&gt;Abramson&lt;/Author&gt;&lt;Year&gt;2010&lt;/Year&gt;&lt;RecNum&gt;776&lt;/RecNum&gt;&lt;DisplayText&gt;&lt;style face="superscript"&gt;18&lt;/style&gt;&lt;/DisplayText&gt;&lt;record&gt;&lt;rec-number&gt;776&lt;/rec-number&gt;&lt;foreign-keys&gt;&lt;key app="EN" db-id="rpwxaettnv5venes22pxder3p0fsd0wtr2af" timestamp="0"&gt;776&lt;/key&gt;&lt;/foreign-keys&gt;&lt;ref-type name="Journal Article"&gt;17&lt;/ref-type&gt;&lt;contributors&gt;&lt;authors&gt;&lt;author&gt;Abramson, M. J.&lt;/author&gt;&lt;author&gt;Puy, R. M.&lt;/author&gt;&lt;author&gt;Weiner, J. M.&lt;/author&gt;&lt;/authors&gt;&lt;/contributors&gt;&lt;titles&gt;&lt;title&gt;Injection allergen immunotherapy for asthma&lt;/title&gt;&lt;secondary-title&gt;Cochrane database of systematic reviews (Online)&lt;/secondary-title&gt;&lt;/titles&gt;&lt;periodical&gt;&lt;full-title&gt;Cochrane database of systematic reviews (Online)&lt;/full-title&gt;&lt;/periodical&gt;&lt;volume&gt;8&lt;/volume&gt;&lt;dates&gt;&lt;year&gt;2010&lt;/year&gt;&lt;/dates&gt;&lt;work-type&gt;Review&lt;/work-type&gt;&lt;urls&gt;&lt;related-urls&gt;&lt;url&gt;https://www.scopus.com/inward/record.uri?eid=2-s2.0-77955951213&amp;amp;partnerID=40&amp;amp;md5=308b49b5e8706ddffb22687e0dcf5dca&lt;/url&gt;&lt;/related-urls&gt;&lt;/urls&gt;&lt;remote-database-name&gt;Scopus&lt;/remote-database-name&gt;&lt;/record&gt;&lt;/Cite&gt;&lt;/EndNote&gt;</w:instrText>
      </w:r>
      <w:r>
        <w:fldChar w:fldCharType="separate"/>
      </w:r>
      <w:r w:rsidR="00744DF5" w:rsidRPr="00744DF5">
        <w:rPr>
          <w:noProof/>
          <w:vertAlign w:val="superscript"/>
        </w:rPr>
        <w:t>18</w:t>
      </w:r>
      <w:r>
        <w:fldChar w:fldCharType="end"/>
      </w:r>
      <w:r>
        <w:t xml:space="preserve"> Although both SCIT and SLIT are effective in reducing symptoms and medication requirement, SCIT is more effective than SLIT. In the UK, AIT is rarely used for asthma, partly because </w:t>
      </w:r>
      <w:r w:rsidR="003F2174">
        <w:t xml:space="preserve">of </w:t>
      </w:r>
      <w:r>
        <w:t>the risk of adverse reaction</w:t>
      </w:r>
      <w:r w:rsidR="009143A1">
        <w:t xml:space="preserve"> with SCIT</w:t>
      </w:r>
      <w:r>
        <w:t xml:space="preserve"> in uncontrolled asthma and partly because </w:t>
      </w:r>
      <w:r w:rsidR="009143A1">
        <w:t>of the</w:t>
      </w:r>
      <w:r>
        <w:t xml:space="preserve"> lack of evidence for its cost-effectiveness, given currently available </w:t>
      </w:r>
      <w:r w:rsidR="000D3AAD">
        <w:t xml:space="preserve">effective </w:t>
      </w:r>
      <w:r>
        <w:t>treatment</w:t>
      </w:r>
      <w:r w:rsidR="000D3AAD">
        <w:t>s for asthma.</w:t>
      </w:r>
    </w:p>
    <w:p w:rsidR="00702F58" w:rsidRDefault="00702F58" w:rsidP="009143A1">
      <w:r w:rsidRPr="00D455A6">
        <w:rPr>
          <w:b/>
        </w:rPr>
        <w:t>Atopic dermatitis:</w:t>
      </w:r>
      <w:r>
        <w:t xml:space="preserve"> There is some evidence of efficacy of both SCIT and SLIT using house dust mite extracts in mild-to-moderate </w:t>
      </w:r>
      <w:r w:rsidR="009143A1">
        <w:t>atopic dermatitis</w:t>
      </w:r>
      <w:r w:rsidR="003F2174">
        <w:t>,</w:t>
      </w:r>
      <w:r>
        <w:t xml:space="preserve"> achieving better control </w:t>
      </w:r>
      <w:r w:rsidR="009143A1">
        <w:t xml:space="preserve">of disease </w:t>
      </w:r>
      <w:r>
        <w:t xml:space="preserve">and reducing </w:t>
      </w:r>
      <w:r>
        <w:lastRenderedPageBreak/>
        <w:t>objectively defined scores</w:t>
      </w:r>
      <w:r w:rsidR="000D3AAD">
        <w:t xml:space="preserve"> for severity and extent</w:t>
      </w:r>
      <w:r w:rsidR="009143A1">
        <w:t xml:space="preserve"> of eczema</w:t>
      </w:r>
      <w:r>
        <w:t>.</w:t>
      </w:r>
      <w:r>
        <w:fldChar w:fldCharType="begin"/>
      </w:r>
      <w:r w:rsidR="00744DF5">
        <w:instrText xml:space="preserve"> ADDIN EN.CITE &lt;EndNote&gt;&lt;Cite&gt;&lt;Author&gt;Bae&lt;/Author&gt;&lt;Year&gt;2013&lt;/Year&gt;&lt;RecNum&gt;777&lt;/RecNum&gt;&lt;DisplayText&gt;&lt;style face="superscript"&gt;19&lt;/style&gt;&lt;/DisplayText&gt;&lt;record&gt;&lt;rec-number&gt;777&lt;/rec-number&gt;&lt;foreign-keys&gt;&lt;key app="EN" db-id="rpwxaettnv5venes22pxder3p0fsd0wtr2af" timestamp="0"&gt;777&lt;/key&gt;&lt;/foreign-keys&gt;&lt;ref-type name="Journal Article"&gt;17&lt;/ref-type&gt;&lt;contributors&gt;&lt;authors&gt;&lt;author&gt;Bae, Jung Min&lt;/author&gt;&lt;author&gt;Choi, Yoon Young&lt;/author&gt;&lt;author&gt;Park, Chang Ook&lt;/author&gt;&lt;author&gt;Chung, Kee Yang&lt;/author&gt;&lt;author&gt;Lee, Kwang Hoon&lt;/author&gt;&lt;/authors&gt;&lt;/contributors&gt;&lt;titles&gt;&lt;title&gt;Efficacy of allergen-specific immunotherapy for atopic dermatitis: A systematic review and meta-analysis of randomized controlled trials&lt;/title&gt;&lt;secondary-title&gt;Journal of Allergy and Clinical Immunology&lt;/secondary-title&gt;&lt;/titles&gt;&lt;periodical&gt;&lt;full-title&gt;Journal of Allergy and Clinical Immunology&lt;/full-title&gt;&lt;/periodical&gt;&lt;pages&gt;110-117&lt;/pages&gt;&lt;volume&gt;132&lt;/volume&gt;&lt;number&gt;1&lt;/number&gt;&lt;keywords&gt;&lt;keyword&gt;Allergen-specific immunotherapy&lt;/keyword&gt;&lt;keyword&gt;atopic dermatitis&lt;/keyword&gt;&lt;keyword&gt;meta-analysis&lt;/keyword&gt;&lt;keyword&gt;subcutaneous immunotherapy&lt;/keyword&gt;&lt;keyword&gt;sublingual immunotherapy&lt;/keyword&gt;&lt;keyword&gt;systematic review&lt;/keyword&gt;&lt;/keywords&gt;&lt;dates&gt;&lt;year&gt;2013&lt;/year&gt;&lt;pub-dates&gt;&lt;date&gt;7//&lt;/date&gt;&lt;/pub-dates&gt;&lt;/dates&gt;&lt;isbn&gt;0091-6749&lt;/isbn&gt;&lt;urls&gt;&lt;related-urls&gt;&lt;url&gt;http://www.sciencedirect.com/science/article/pii/S0091674913004296&lt;/url&gt;&lt;/related-urls&gt;&lt;/urls&gt;&lt;electronic-resource-num&gt;http://dx.doi.org/10.1016/j.jaci.2013.02.044&lt;/electronic-resource-num&gt;&lt;/record&gt;&lt;/Cite&gt;&lt;/EndNote&gt;</w:instrText>
      </w:r>
      <w:r>
        <w:fldChar w:fldCharType="separate"/>
      </w:r>
      <w:r w:rsidR="00744DF5" w:rsidRPr="00744DF5">
        <w:rPr>
          <w:noProof/>
          <w:vertAlign w:val="superscript"/>
        </w:rPr>
        <w:t>19</w:t>
      </w:r>
      <w:r>
        <w:fldChar w:fldCharType="end"/>
      </w:r>
      <w:r w:rsidR="000D3AAD">
        <w:t xml:space="preserve"> However, current use in the UK and </w:t>
      </w:r>
      <w:r w:rsidR="003F2174">
        <w:t xml:space="preserve">throughout the </w:t>
      </w:r>
      <w:r w:rsidR="000D3AAD">
        <w:t xml:space="preserve">world remains limited because of </w:t>
      </w:r>
      <w:r w:rsidR="009143A1">
        <w:t xml:space="preserve">the lack of evidence from </w:t>
      </w:r>
      <w:r w:rsidR="000D3AAD">
        <w:t>large randomised controlled trials.</w:t>
      </w:r>
    </w:p>
    <w:p w:rsidR="00702F58" w:rsidRDefault="00D31436" w:rsidP="009143A1">
      <w:r w:rsidRPr="00174F4A">
        <w:rPr>
          <w:b/>
          <w:bCs/>
        </w:rPr>
        <w:t>Venom Allergy</w:t>
      </w:r>
      <w:r w:rsidR="00174F4A">
        <w:rPr>
          <w:b/>
          <w:bCs/>
        </w:rPr>
        <w:t xml:space="preserve">: </w:t>
      </w:r>
      <w:r w:rsidR="00174F4A">
        <w:t>Be</w:t>
      </w:r>
      <w:r w:rsidR="005700E9">
        <w:t>e and wasp allergy can cause a</w:t>
      </w:r>
      <w:r w:rsidR="005700E9" w:rsidRPr="005700E9">
        <w:t>naphyla</w:t>
      </w:r>
      <w:r w:rsidR="005700E9">
        <w:t>xis (and occasionally death).</w:t>
      </w:r>
      <w:r w:rsidR="00174F4A">
        <w:t xml:space="preserve"> AIT is recommended to </w:t>
      </w:r>
      <w:r w:rsidR="005700E9" w:rsidRPr="005700E9">
        <w:t xml:space="preserve">prevent further allergic reactions in </w:t>
      </w:r>
      <w:r w:rsidR="00174F4A">
        <w:t xml:space="preserve">those who </w:t>
      </w:r>
      <w:r w:rsidR="005700E9" w:rsidRPr="005700E9">
        <w:t xml:space="preserve">have had a </w:t>
      </w:r>
      <w:r w:rsidR="009143A1">
        <w:t xml:space="preserve">severe </w:t>
      </w:r>
      <w:r w:rsidR="005700E9" w:rsidRPr="005700E9">
        <w:t>reaction</w:t>
      </w:r>
      <w:r w:rsidR="00174F4A">
        <w:t>, are sensitised and there is risk for further stings e.g. in bee keepers</w:t>
      </w:r>
      <w:r w:rsidR="009143A1">
        <w:t xml:space="preserve"> or gardeners</w:t>
      </w:r>
      <w:r w:rsidR="00174F4A">
        <w:t>.</w:t>
      </w:r>
      <w:r w:rsidR="005700E9" w:rsidRPr="005700E9">
        <w:t xml:space="preserve"> </w:t>
      </w:r>
      <w:r w:rsidR="00174F4A">
        <w:t>A recent meta-analysis confirmed its effectiveness in p</w:t>
      </w:r>
      <w:r w:rsidR="005700E9" w:rsidRPr="005700E9">
        <w:t xml:space="preserve">reventing further allergic reactions </w:t>
      </w:r>
      <w:r w:rsidR="00174F4A">
        <w:t xml:space="preserve">with </w:t>
      </w:r>
      <w:r w:rsidR="005700E9" w:rsidRPr="005700E9">
        <w:t>improve</w:t>
      </w:r>
      <w:r w:rsidR="00174F4A">
        <w:t>ment in quality of life</w:t>
      </w:r>
      <w:r w:rsidR="005700E9" w:rsidRPr="005700E9">
        <w:t>.</w:t>
      </w:r>
      <w:r w:rsidR="005700E9">
        <w:fldChar w:fldCharType="begin"/>
      </w:r>
      <w:r w:rsidR="00744DF5">
        <w:instrText xml:space="preserve"> ADDIN EN.CITE &lt;EndNote&gt;&lt;Cite&gt;&lt;Author&gt;Boyle&lt;/Author&gt;&lt;Year&gt;2012&lt;/Year&gt;&lt;RecNum&gt;781&lt;/RecNum&gt;&lt;DisplayText&gt;&lt;style face="superscript"&gt;20&lt;/style&gt;&lt;/DisplayText&gt;&lt;record&gt;&lt;rec-number&gt;781&lt;/rec-number&gt;&lt;foreign-keys&gt;&lt;key app="EN" db-id="rpwxaettnv5venes22pxder3p0fsd0wtr2af" timestamp="0"&gt;781&lt;/key&gt;&lt;/foreign-keys&gt;&lt;ref-type name="Journal Article"&gt;17&lt;/ref-type&gt;&lt;contributors&gt;&lt;authors&gt;&lt;author&gt;Boyle, R. J.&lt;/author&gt;&lt;author&gt;Elremeli, M.&lt;/author&gt;&lt;author&gt;Hockenhull, J.&lt;/author&gt;&lt;author&gt;Cherry, M. G.&lt;/author&gt;&lt;author&gt;Bulsara, M. K.&lt;/author&gt;&lt;author&gt;Daniels, M.&lt;/author&gt;&lt;author&gt;Oude Elberink, J. N.&lt;/author&gt;&lt;/authors&gt;&lt;/contributors&gt;&lt;auth-address&gt;Department of Medicine, Section of Paediatrics, Imperial College London, London, UK. r.boyle@nhs.net.&lt;/auth-address&gt;&lt;titles&gt;&lt;title&gt;Venom immunotherapy for preventing allergic reactions to insect stings&lt;/title&gt;&lt;secondary-title&gt;Cochrane Database Syst Rev&lt;/secondary-title&gt;&lt;alt-title&gt;The Cochrane database of systematic reviews&lt;/alt-title&gt;&lt;/titles&gt;&lt;periodical&gt;&lt;full-title&gt;Cochrane Database Syst Rev&lt;/full-title&gt;&lt;/periodical&gt;&lt;pages&gt;Cd008838&lt;/pages&gt;&lt;volume&gt;10&lt;/volume&gt;&lt;edition&gt;2012/10/19&lt;/edition&gt;&lt;keywords&gt;&lt;keyword&gt;Adult&lt;/keyword&gt;&lt;keyword&gt;Allergens/*administration &amp;amp; dosage/adverse effects/immunology&lt;/keyword&gt;&lt;keyword&gt;Animals&lt;/keyword&gt;&lt;keyword&gt;Ants/*immunology&lt;/keyword&gt;&lt;keyword&gt;Bee Venoms/*administration &amp;amp; dosage/adverse effects/immunology&lt;/keyword&gt;&lt;keyword&gt;Child&lt;/keyword&gt;&lt;keyword&gt;Desensitization, Immunologic/adverse effects/*methods&lt;/keyword&gt;&lt;keyword&gt;Humans&lt;/keyword&gt;&lt;keyword&gt;Insect Bites and Stings/immunology/*prevention &amp;amp; control&lt;/keyword&gt;&lt;keyword&gt;Randomized Controlled Trials as Topic&lt;/keyword&gt;&lt;keyword&gt;Wasp Venoms/*administration &amp;amp; dosage/adverse effects/immunology&lt;/keyword&gt;&lt;/keywords&gt;&lt;dates&gt;&lt;year&gt;2012&lt;/year&gt;&lt;/dates&gt;&lt;isbn&gt;1361-6137&lt;/isbn&gt;&lt;accession-num&gt;23076950&lt;/accession-num&gt;&lt;urls&gt;&lt;/urls&gt;&lt;electronic-resource-num&gt;10.1002/14651858.CD008838.pub2&lt;/electronic-resource-num&gt;&lt;remote-database-provider&gt;Nlm&lt;/remote-database-provider&gt;&lt;language&gt;eng&lt;/language&gt;&lt;/record&gt;&lt;/Cite&gt;&lt;/EndNote&gt;</w:instrText>
      </w:r>
      <w:r w:rsidR="005700E9">
        <w:fldChar w:fldCharType="separate"/>
      </w:r>
      <w:r w:rsidR="00744DF5" w:rsidRPr="00744DF5">
        <w:rPr>
          <w:noProof/>
          <w:vertAlign w:val="superscript"/>
        </w:rPr>
        <w:t>20</w:t>
      </w:r>
      <w:r w:rsidR="005700E9">
        <w:fldChar w:fldCharType="end"/>
      </w:r>
      <w:r w:rsidR="00A42053" w:rsidRPr="00A42053">
        <w:t xml:space="preserve"> </w:t>
      </w:r>
      <w:r w:rsidR="009143A1">
        <w:t xml:space="preserve">The treatment is usually given using SCIT to the relevant allergen (bee or wasp) for 3-5 years. </w:t>
      </w:r>
    </w:p>
    <w:p w:rsidR="00174F4A" w:rsidRPr="00174F4A" w:rsidRDefault="00D31436" w:rsidP="000A07FD">
      <w:r w:rsidRPr="00174F4A">
        <w:rPr>
          <w:b/>
          <w:bCs/>
        </w:rPr>
        <w:t>Drug Allergy</w:t>
      </w:r>
      <w:r w:rsidR="00174F4A" w:rsidRPr="00174F4A">
        <w:t xml:space="preserve">: </w:t>
      </w:r>
      <w:r w:rsidR="00765A71">
        <w:t>D</w:t>
      </w:r>
      <w:r w:rsidR="00765A71" w:rsidRPr="00765A71">
        <w:t xml:space="preserve">rug allergy </w:t>
      </w:r>
      <w:r w:rsidR="00765A71">
        <w:t>i</w:t>
      </w:r>
      <w:r w:rsidR="00765A71" w:rsidRPr="00765A71">
        <w:t xml:space="preserve">s </w:t>
      </w:r>
      <w:r w:rsidR="00765A71">
        <w:t>a</w:t>
      </w:r>
      <w:r w:rsidR="00765A71" w:rsidRPr="00765A71">
        <w:t xml:space="preserve">n adverse reaction </w:t>
      </w:r>
      <w:r w:rsidR="00765A71">
        <w:t xml:space="preserve">to the drug mediated by an </w:t>
      </w:r>
      <w:r w:rsidR="00765A71" w:rsidRPr="00765A71">
        <w:t>immunological mechanism</w:t>
      </w:r>
      <w:r w:rsidR="00765A71">
        <w:t xml:space="preserve">. </w:t>
      </w:r>
      <w:r w:rsidR="000A07FD">
        <w:t xml:space="preserve">The most pragmatic approach is to avoid the drug in question and use an alternative. When this is not possible (e.g. with insulin), </w:t>
      </w:r>
      <w:r w:rsidR="008F7064">
        <w:t>desensitisation is possible to</w:t>
      </w:r>
      <w:r w:rsidR="000A07FD">
        <w:t xml:space="preserve"> allow safe use. </w:t>
      </w:r>
    </w:p>
    <w:p w:rsidR="00D31436" w:rsidRDefault="00D31436" w:rsidP="005453E0">
      <w:r w:rsidRPr="000C5375">
        <w:rPr>
          <w:b/>
        </w:rPr>
        <w:t>Food Allergy</w:t>
      </w:r>
      <w:r w:rsidR="000C5375">
        <w:t>:</w:t>
      </w:r>
      <w:r w:rsidR="000C5375" w:rsidRPr="000C5375">
        <w:t xml:space="preserve"> </w:t>
      </w:r>
      <w:r w:rsidR="000C5375">
        <w:t xml:space="preserve">AIT for food allergy such as to </w:t>
      </w:r>
      <w:r w:rsidR="00174F4A">
        <w:t xml:space="preserve">cow’s </w:t>
      </w:r>
      <w:r w:rsidR="000C5375">
        <w:t xml:space="preserve">milk, egg and peanut has been investigated using raw or heat modified proteins. </w:t>
      </w:r>
      <w:r w:rsidR="00174F4A">
        <w:t>Children often tolerate the food when given in gradually increasing amounts so far as they continue to consume the food on a daily basis.</w:t>
      </w:r>
      <w:r w:rsidR="00273BAA">
        <w:fldChar w:fldCharType="begin"/>
      </w:r>
      <w:r w:rsidR="00744DF5">
        <w:instrText xml:space="preserve"> ADDIN EN.CITE &lt;EndNote&gt;&lt;Cite&gt;&lt;Author&gt;Wood&lt;/Author&gt;&lt;Year&gt;2016&lt;/Year&gt;&lt;RecNum&gt;779&lt;/RecNum&gt;&lt;DisplayText&gt;&lt;style face="superscript"&gt;21&lt;/style&gt;&lt;/DisplayText&gt;&lt;record&gt;&lt;rec-number&gt;779&lt;/rec-number&gt;&lt;foreign-keys&gt;&lt;key app="EN" db-id="rpwxaettnv5venes22pxder3p0fsd0wtr2af" timestamp="0"&gt;779&lt;/key&gt;&lt;/foreign-keys&gt;&lt;ref-type name="Journal Article"&gt;17&lt;/ref-type&gt;&lt;contributors&gt;&lt;authors&gt;&lt;author&gt;Wood, R. A.&lt;/author&gt;&lt;/authors&gt;&lt;/contributors&gt;&lt;auth-address&gt;Department of Pediatrics, Division of Allergy and Immunology, Johns Hopkins University School of Medicine, Baltimore, Md. Electronic address: rwood@jhmi.edu.&lt;/auth-address&gt;&lt;titles&gt;&lt;title&gt;Food allergen immunotherapy: Current status and prospects for the future&lt;/title&gt;&lt;secondary-title&gt;J Allergy Clin Immunol&lt;/secondary-title&gt;&lt;alt-title&gt;The Journal of allergy and clinical immunology&lt;/alt-title&gt;&lt;/titles&gt;&lt;periodical&gt;&lt;full-title&gt;J Allergy Clin Immunol&lt;/full-title&gt;&lt;abbr-1&gt;The Journal of allergy and clinical immunology&lt;/abbr-1&gt;&lt;/periodical&gt;&lt;alt-periodical&gt;&lt;full-title&gt;J Allergy Clin Immunol&lt;/full-title&gt;&lt;abbr-1&gt;The Journal of allergy and clinical immunology&lt;/abbr-1&gt;&lt;/alt-periodical&gt;&lt;pages&gt;973-82&lt;/pages&gt;&lt;volume&gt;137&lt;/volume&gt;&lt;number&gt;4&lt;/number&gt;&lt;edition&gt;2016/04/10&lt;/edition&gt;&lt;keywords&gt;&lt;keyword&gt;Food allergy&lt;/keyword&gt;&lt;keyword&gt;egg allergy&lt;/keyword&gt;&lt;keyword&gt;epicutaneous immunotherapy&lt;/keyword&gt;&lt;keyword&gt;immunotherapy&lt;/keyword&gt;&lt;keyword&gt;milk allergy&lt;/keyword&gt;&lt;keyword&gt;omalizumab&lt;/keyword&gt;&lt;keyword&gt;oral immunotherapy&lt;/keyword&gt;&lt;keyword&gt;peanut allergy&lt;/keyword&gt;&lt;keyword&gt;sublingual immunotherapy&lt;/keyword&gt;&lt;/keywords&gt;&lt;dates&gt;&lt;year&gt;2016&lt;/year&gt;&lt;pub-dates&gt;&lt;date&gt;Apr&lt;/date&gt;&lt;/pub-dates&gt;&lt;/dates&gt;&lt;isbn&gt;0091-6749&lt;/isbn&gt;&lt;accession-num&gt;27059725&lt;/accession-num&gt;&lt;urls&gt;&lt;/urls&gt;&lt;electronic-resource-num&gt;10.1016/j.jaci.2016.01.001&lt;/electronic-resource-num&gt;&lt;remote-database-provider&gt;NLM&lt;/remote-database-provider&gt;&lt;language&gt;eng&lt;/language&gt;&lt;/record&gt;&lt;/Cite&gt;&lt;/EndNote&gt;</w:instrText>
      </w:r>
      <w:r w:rsidR="00273BAA">
        <w:fldChar w:fldCharType="separate"/>
      </w:r>
      <w:r w:rsidR="00744DF5" w:rsidRPr="00744DF5">
        <w:rPr>
          <w:noProof/>
          <w:vertAlign w:val="superscript"/>
        </w:rPr>
        <w:t>21</w:t>
      </w:r>
      <w:r w:rsidR="00273BAA">
        <w:fldChar w:fldCharType="end"/>
      </w:r>
      <w:r w:rsidR="00DE1347">
        <w:t xml:space="preserve"> </w:t>
      </w:r>
      <w:r w:rsidR="000C5375">
        <w:t xml:space="preserve">However, adverse reactions are relatively common and </w:t>
      </w:r>
      <w:r w:rsidR="005453E0">
        <w:t>the tendency to react to the food reappears if daily consumption is not maintained. AIT to food remains in the research arena</w:t>
      </w:r>
      <w:r w:rsidR="00765A71">
        <w:t xml:space="preserve">. </w:t>
      </w:r>
    </w:p>
    <w:p w:rsidR="00382FCE" w:rsidRDefault="001945C6" w:rsidP="005453E0">
      <w:r w:rsidRPr="001945C6">
        <w:rPr>
          <w:b/>
        </w:rPr>
        <w:t>Prevention</w:t>
      </w:r>
      <w:r w:rsidR="005453E0">
        <w:rPr>
          <w:b/>
        </w:rPr>
        <w:t xml:space="preserve"> of development of allergy</w:t>
      </w:r>
      <w:r w:rsidRPr="001945C6">
        <w:rPr>
          <w:b/>
        </w:rPr>
        <w:t>:</w:t>
      </w:r>
      <w:r>
        <w:t xml:space="preserve"> AIT </w:t>
      </w:r>
      <w:r w:rsidR="005453E0">
        <w:t xml:space="preserve">may </w:t>
      </w:r>
      <w:r>
        <w:t xml:space="preserve">prevent development of </w:t>
      </w:r>
      <w:r w:rsidR="00273BAA">
        <w:t>new sensiti</w:t>
      </w:r>
      <w:r w:rsidR="00765A71">
        <w:t>s</w:t>
      </w:r>
      <w:r w:rsidR="00273BAA">
        <w:t>ations</w:t>
      </w:r>
      <w:r>
        <w:t xml:space="preserve">. </w:t>
      </w:r>
      <w:r w:rsidR="005453E0">
        <w:t xml:space="preserve">Taking this forward, a </w:t>
      </w:r>
      <w:r>
        <w:t xml:space="preserve">recent small study </w:t>
      </w:r>
      <w:r w:rsidR="005453E0">
        <w:t xml:space="preserve">administered house dust mite SLIT extract </w:t>
      </w:r>
      <w:r>
        <w:t xml:space="preserve">to infants </w:t>
      </w:r>
      <w:r w:rsidR="005453E0">
        <w:t xml:space="preserve">who were at risk of development of </w:t>
      </w:r>
      <w:r>
        <w:t xml:space="preserve">allergy </w:t>
      </w:r>
      <w:r w:rsidR="00B50CCC">
        <w:t xml:space="preserve">(due to parental </w:t>
      </w:r>
      <w:r w:rsidR="005453E0">
        <w:t>history</w:t>
      </w:r>
      <w:r w:rsidR="00B50CCC">
        <w:t xml:space="preserve">), </w:t>
      </w:r>
      <w:r w:rsidR="005453E0">
        <w:t xml:space="preserve">but have not yet acquired allergic sensitisation. The treatment prevented development of </w:t>
      </w:r>
      <w:r w:rsidR="00B50CCC">
        <w:t>allergic sensitisation.</w:t>
      </w:r>
      <w:r w:rsidR="00273BAA">
        <w:fldChar w:fldCharType="begin">
          <w:fldData xml:space="preserve">PEVuZE5vdGU+PENpdGU+PEF1dGhvcj5ab2xraXBsaTwvQXV0aG9yPjxZZWFyPjIwMTU8L1llYXI+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</w:fldData>
        </w:fldChar>
      </w:r>
      <w:r w:rsidR="00744DF5">
        <w:instrText xml:space="preserve"> ADDIN EN.CITE </w:instrText>
      </w:r>
      <w:r w:rsidR="00744DF5">
        <w:fldChar w:fldCharType="begin">
          <w:fldData xml:space="preserve">PEVuZE5vdGU+PENpdGU+PEF1dGhvcj5ab2xraXBsaTwvQXV0aG9yPjxZZWFyPjIwMTU8L1llYXI+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</w:fldData>
        </w:fldChar>
      </w:r>
      <w:r w:rsidR="00744DF5">
        <w:instrText xml:space="preserve"> ADDIN EN.CITE.DATA </w:instrText>
      </w:r>
      <w:r w:rsidR="00744DF5">
        <w:fldChar w:fldCharType="end"/>
      </w:r>
      <w:r w:rsidR="00273BAA">
        <w:fldChar w:fldCharType="separate"/>
      </w:r>
      <w:r w:rsidR="00744DF5" w:rsidRPr="00744DF5">
        <w:rPr>
          <w:noProof/>
          <w:vertAlign w:val="superscript"/>
        </w:rPr>
        <w:t>22</w:t>
      </w:r>
      <w:r w:rsidR="00273BAA">
        <w:fldChar w:fldCharType="end"/>
      </w:r>
      <w:r w:rsidR="00B50CCC">
        <w:t xml:space="preserve"> </w:t>
      </w:r>
      <w:r w:rsidR="005453E0">
        <w:t xml:space="preserve">This may lead to a new indication of AIT with the potential of reducing increasing prevalence of allergic disease. However, large randomised controlled trials are required. </w:t>
      </w:r>
    </w:p>
    <w:p w:rsidR="00812456" w:rsidRDefault="00382FCE" w:rsidP="003F151D">
      <w:r w:rsidRPr="00B8511C">
        <w:rPr>
          <w:b/>
        </w:rPr>
        <w:t xml:space="preserve">Future </w:t>
      </w:r>
      <w:r w:rsidR="003F151D">
        <w:rPr>
          <w:b/>
        </w:rPr>
        <w:t xml:space="preserve">use </w:t>
      </w:r>
      <w:r w:rsidRPr="00B8511C">
        <w:rPr>
          <w:b/>
        </w:rPr>
        <w:t>of AIT:</w:t>
      </w:r>
      <w:r>
        <w:t xml:space="preserve"> </w:t>
      </w:r>
      <w:r w:rsidR="00B8511C">
        <w:t>Research is being conducted to individualise AIT</w:t>
      </w:r>
      <w:r w:rsidR="003F2174">
        <w:t>,</w:t>
      </w:r>
      <w:r w:rsidR="00B8511C">
        <w:t xml:space="preserve"> using </w:t>
      </w:r>
      <w:r>
        <w:t>recombinant antige</w:t>
      </w:r>
      <w:r w:rsidR="00B8511C">
        <w:t>n technology</w:t>
      </w:r>
      <w:r w:rsidR="003F2174">
        <w:t>,</w:t>
      </w:r>
      <w:r w:rsidR="00B8511C">
        <w:t xml:space="preserve"> to produce </w:t>
      </w:r>
      <w:r w:rsidR="00812456">
        <w:t>allergen extract against specific proteins to which the patient is allergic</w:t>
      </w:r>
      <w:r w:rsidR="003F151D">
        <w:t>, rather than the whole allergen</w:t>
      </w:r>
      <w:r w:rsidR="00812456">
        <w:t xml:space="preserve">. Another approach is to </w:t>
      </w:r>
      <w:r w:rsidR="004209C7">
        <w:t>produce</w:t>
      </w:r>
      <w:r w:rsidR="00812456">
        <w:t xml:space="preserve"> extract</w:t>
      </w:r>
      <w:r w:rsidR="003F151D">
        <w:t>s</w:t>
      </w:r>
      <w:r w:rsidR="00812456">
        <w:t xml:space="preserve"> using </w:t>
      </w:r>
      <w:r w:rsidR="00B8511C">
        <w:t>m</w:t>
      </w:r>
      <w:r w:rsidR="00812456">
        <w:t xml:space="preserve">odified </w:t>
      </w:r>
      <w:r>
        <w:t xml:space="preserve">proteins </w:t>
      </w:r>
      <w:r w:rsidR="00812456">
        <w:t xml:space="preserve">or </w:t>
      </w:r>
      <w:r w:rsidR="003F151D">
        <w:t>peptides that may increase safety and efficacy</w:t>
      </w:r>
      <w:r w:rsidR="00812456">
        <w:t xml:space="preserve">. Use of adjuvants to stimulate </w:t>
      </w:r>
      <w:r w:rsidR="003F2174">
        <w:t xml:space="preserve">the </w:t>
      </w:r>
      <w:r w:rsidR="00812456">
        <w:t xml:space="preserve">immune system to </w:t>
      </w:r>
      <w:r>
        <w:t xml:space="preserve">enhance </w:t>
      </w:r>
      <w:r w:rsidR="00812456">
        <w:t xml:space="preserve">protective </w:t>
      </w:r>
      <w:r>
        <w:t xml:space="preserve">immune response </w:t>
      </w:r>
      <w:r w:rsidR="003F151D">
        <w:t>is</w:t>
      </w:r>
      <w:r w:rsidR="00812456">
        <w:t xml:space="preserve"> being developed</w:t>
      </w:r>
      <w:r w:rsidR="003F151D">
        <w:t>; one example of this is Pollinex Quattr</w:t>
      </w:r>
      <w:r w:rsidR="00805262">
        <w:t>o,</w:t>
      </w:r>
      <w:r w:rsidR="004A4F6A">
        <w:t xml:space="preserve"> </w:t>
      </w:r>
      <w:r w:rsidR="003F151D">
        <w:t>mentioned above</w:t>
      </w:r>
      <w:r w:rsidR="00812456">
        <w:t>. These approaches have the potential of reducing length of treatment, while improving safety and efficacy.</w:t>
      </w:r>
    </w:p>
    <w:p w:rsidR="00E54826" w:rsidRDefault="00E54826" w:rsidP="00382FCE"/>
    <w:p w:rsidR="00382FCE" w:rsidRPr="007355CA" w:rsidRDefault="007355CA" w:rsidP="003F151D">
      <w:pPr>
        <w:rPr>
          <w:b/>
        </w:rPr>
      </w:pPr>
      <w:r w:rsidRPr="007355CA">
        <w:rPr>
          <w:b/>
        </w:rPr>
        <w:t>Key messages</w:t>
      </w:r>
      <w:r w:rsidR="003F151D">
        <w:rPr>
          <w:b/>
        </w:rPr>
        <w:t>:</w:t>
      </w:r>
    </w:p>
    <w:p w:rsidR="007355CA" w:rsidRDefault="00EF764C" w:rsidP="00EF764C">
      <w:pPr>
        <w:pStyle w:val="ListParagraph"/>
        <w:numPr>
          <w:ilvl w:val="0"/>
          <w:numId w:val="1"/>
        </w:numPr>
      </w:pPr>
      <w:r>
        <w:t>Seasonal</w:t>
      </w:r>
      <w:r w:rsidR="00D906CE">
        <w:t xml:space="preserve"> </w:t>
      </w:r>
      <w:r w:rsidR="007355CA">
        <w:t>allergic rhinitis and venom allergy</w:t>
      </w:r>
      <w:r w:rsidRPr="00EF764C">
        <w:t xml:space="preserve"> </w:t>
      </w:r>
      <w:r>
        <w:t xml:space="preserve">are the two most common clinical indications for the use of allergen immunotherapy in the UK </w:t>
      </w:r>
    </w:p>
    <w:p w:rsidR="007355CA" w:rsidRDefault="00EF764C" w:rsidP="00EF764C">
      <w:pPr>
        <w:pStyle w:val="ListParagraph"/>
        <w:numPr>
          <w:ilvl w:val="0"/>
          <w:numId w:val="1"/>
        </w:numPr>
      </w:pPr>
      <w:r>
        <w:t xml:space="preserve">It is less commonly used for perennial </w:t>
      </w:r>
      <w:r w:rsidR="007355CA">
        <w:t xml:space="preserve">allergic rhinitis </w:t>
      </w:r>
      <w:r>
        <w:t xml:space="preserve">due to house dust mite allergy </w:t>
      </w:r>
      <w:r w:rsidR="007355CA">
        <w:t xml:space="preserve">and </w:t>
      </w:r>
      <w:r w:rsidR="00805262">
        <w:t xml:space="preserve">only </w:t>
      </w:r>
      <w:r w:rsidR="007355CA">
        <w:t>in selected cases of asthma</w:t>
      </w:r>
    </w:p>
    <w:p w:rsidR="007355CA" w:rsidRDefault="007355CA" w:rsidP="00EF764C">
      <w:pPr>
        <w:pStyle w:val="ListParagraph"/>
        <w:numPr>
          <w:ilvl w:val="0"/>
          <w:numId w:val="1"/>
        </w:numPr>
      </w:pPr>
      <w:r>
        <w:t xml:space="preserve">Systemic allergic reactions </w:t>
      </w:r>
      <w:r w:rsidR="00EF764C">
        <w:t xml:space="preserve">to allergen immunotherapy </w:t>
      </w:r>
      <w:r>
        <w:t xml:space="preserve">are extremely uncommon in </w:t>
      </w:r>
      <w:r w:rsidR="00805262">
        <w:t xml:space="preserve">the </w:t>
      </w:r>
      <w:r>
        <w:t xml:space="preserve"> hands</w:t>
      </w:r>
      <w:r w:rsidR="00805262">
        <w:t xml:space="preserve"> of an expert</w:t>
      </w:r>
    </w:p>
    <w:p w:rsidR="007355CA" w:rsidRDefault="00D906CE" w:rsidP="00EF764C">
      <w:pPr>
        <w:pStyle w:val="ListParagraph"/>
        <w:numPr>
          <w:ilvl w:val="0"/>
          <w:numId w:val="1"/>
        </w:numPr>
      </w:pPr>
      <w:r>
        <w:t xml:space="preserve">Increasing confidence in </w:t>
      </w:r>
      <w:r w:rsidR="00EF764C">
        <w:t xml:space="preserve">the </w:t>
      </w:r>
      <w:r>
        <w:t xml:space="preserve">safety and efficacy of </w:t>
      </w:r>
      <w:r w:rsidR="00EF764C">
        <w:t xml:space="preserve">sub-lingual immunotherapy </w:t>
      </w:r>
      <w:r>
        <w:t xml:space="preserve">has made </w:t>
      </w:r>
      <w:r w:rsidR="00EF764C">
        <w:t xml:space="preserve">allergen immunotherapy more </w:t>
      </w:r>
      <w:r>
        <w:t>feasible</w:t>
      </w:r>
    </w:p>
    <w:p w:rsidR="00EF764C" w:rsidRDefault="00EF764C" w:rsidP="00EF764C">
      <w:pPr>
        <w:pStyle w:val="ListParagraph"/>
        <w:numPr>
          <w:ilvl w:val="0"/>
          <w:numId w:val="1"/>
        </w:numPr>
      </w:pPr>
      <w:r>
        <w:t xml:space="preserve">The use of allergen immunotherapy in atopic dermatitis and food allergy is a research focus but as yet not in common clinical use </w:t>
      </w:r>
    </w:p>
    <w:p w:rsidR="00702F58" w:rsidRDefault="00702F58" w:rsidP="007355CA"/>
    <w:p w:rsidR="000F3111" w:rsidRDefault="000F3111" w:rsidP="007355CA">
      <w:r w:rsidRPr="000F3111">
        <w:rPr>
          <w:b/>
          <w:bCs/>
        </w:rPr>
        <w:lastRenderedPageBreak/>
        <w:t>Key words:</w:t>
      </w:r>
      <w:r>
        <w:t xml:space="preserve"> Allergen, Immunotherapy, Asthma, Rhinitis, anaphylaxis, pollen, house dust mite, Immunoglobulin E</w:t>
      </w:r>
    </w:p>
    <w:p w:rsidR="000F3111" w:rsidRDefault="000F3111" w:rsidP="007355CA"/>
    <w:p w:rsidR="003F031F" w:rsidRDefault="000F3111">
      <w:pPr>
        <w:rPr>
          <w:b/>
          <w:bCs/>
        </w:rPr>
      </w:pPr>
      <w:r>
        <w:rPr>
          <w:b/>
          <w:bCs/>
        </w:rPr>
        <w:t xml:space="preserve">CME </w:t>
      </w:r>
      <w:r w:rsidR="003F031F" w:rsidRPr="003F031F">
        <w:rPr>
          <w:b/>
          <w:bCs/>
        </w:rPr>
        <w:t>Questions</w:t>
      </w:r>
      <w:r w:rsidR="003F031F">
        <w:rPr>
          <w:b/>
          <w:bCs/>
        </w:rPr>
        <w:t>:</w:t>
      </w:r>
    </w:p>
    <w:p w:rsidR="003F031F" w:rsidRPr="00741C1A" w:rsidRDefault="0064343B" w:rsidP="0064343B">
      <w:pPr>
        <w:rPr>
          <w:b/>
        </w:rPr>
      </w:pPr>
      <w:r w:rsidRPr="00741C1A">
        <w:rPr>
          <w:b/>
        </w:rPr>
        <w:t xml:space="preserve">Q1: </w:t>
      </w:r>
      <w:r w:rsidR="00741C1A" w:rsidRPr="00741C1A">
        <w:rPr>
          <w:b/>
        </w:rPr>
        <w:t>Which of the following management strategy for allergic disease has been shown to influence the natural course of the disease?</w:t>
      </w:r>
    </w:p>
    <w:p w:rsidR="0064343B" w:rsidRPr="0064343B" w:rsidRDefault="0064343B" w:rsidP="00741C1A">
      <w:pPr>
        <w:numPr>
          <w:ilvl w:val="0"/>
          <w:numId w:val="2"/>
        </w:numPr>
        <w:spacing w:after="120"/>
        <w:ind w:left="714" w:hanging="357"/>
        <w:rPr>
          <w:bCs/>
        </w:rPr>
      </w:pPr>
      <w:r w:rsidRPr="0064343B">
        <w:rPr>
          <w:bCs/>
        </w:rPr>
        <w:t xml:space="preserve">Patient education </w:t>
      </w:r>
      <w:r w:rsidRPr="0064343B">
        <w:rPr>
          <w:bCs/>
        </w:rPr>
        <w:tab/>
      </w:r>
      <w:r w:rsidRPr="0064343B">
        <w:rPr>
          <w:bCs/>
        </w:rPr>
        <w:tab/>
      </w:r>
      <w:r w:rsidRPr="0064343B">
        <w:rPr>
          <w:bCs/>
        </w:rPr>
        <w:tab/>
      </w:r>
    </w:p>
    <w:p w:rsidR="0064343B" w:rsidRPr="0064343B" w:rsidRDefault="0064343B" w:rsidP="00741C1A">
      <w:pPr>
        <w:numPr>
          <w:ilvl w:val="0"/>
          <w:numId w:val="2"/>
        </w:numPr>
        <w:spacing w:after="120"/>
        <w:ind w:left="714" w:hanging="357"/>
        <w:rPr>
          <w:bCs/>
        </w:rPr>
      </w:pPr>
      <w:r w:rsidRPr="0064343B">
        <w:rPr>
          <w:bCs/>
        </w:rPr>
        <w:t xml:space="preserve">Allergen avoidance </w:t>
      </w:r>
      <w:r w:rsidRPr="0064343B">
        <w:rPr>
          <w:bCs/>
        </w:rPr>
        <w:tab/>
      </w:r>
      <w:r w:rsidRPr="0064343B">
        <w:rPr>
          <w:bCs/>
        </w:rPr>
        <w:tab/>
      </w:r>
      <w:r w:rsidRPr="0064343B">
        <w:rPr>
          <w:bCs/>
        </w:rPr>
        <w:tab/>
      </w:r>
    </w:p>
    <w:p w:rsidR="0064343B" w:rsidRPr="0064343B" w:rsidRDefault="0064343B" w:rsidP="00741C1A">
      <w:pPr>
        <w:numPr>
          <w:ilvl w:val="0"/>
          <w:numId w:val="2"/>
        </w:numPr>
        <w:spacing w:after="120"/>
        <w:ind w:left="714" w:hanging="357"/>
        <w:rPr>
          <w:bCs/>
        </w:rPr>
      </w:pPr>
      <w:r>
        <w:rPr>
          <w:bCs/>
        </w:rPr>
        <w:t xml:space="preserve">topical </w:t>
      </w:r>
      <w:r w:rsidRPr="0064343B">
        <w:rPr>
          <w:bCs/>
        </w:rPr>
        <w:t>Steroids</w:t>
      </w:r>
      <w:r w:rsidRPr="0064343B">
        <w:rPr>
          <w:bCs/>
        </w:rPr>
        <w:tab/>
      </w:r>
      <w:r w:rsidRPr="0064343B">
        <w:rPr>
          <w:bCs/>
        </w:rPr>
        <w:tab/>
      </w:r>
    </w:p>
    <w:p w:rsidR="0064343B" w:rsidRPr="0064343B" w:rsidRDefault="0064343B" w:rsidP="00741C1A">
      <w:pPr>
        <w:numPr>
          <w:ilvl w:val="0"/>
          <w:numId w:val="2"/>
        </w:numPr>
        <w:spacing w:after="120"/>
        <w:ind w:left="714" w:hanging="357"/>
        <w:rPr>
          <w:bCs/>
        </w:rPr>
      </w:pPr>
      <w:r w:rsidRPr="0064343B">
        <w:rPr>
          <w:bCs/>
        </w:rPr>
        <w:t xml:space="preserve">Allergen </w:t>
      </w:r>
      <w:r>
        <w:rPr>
          <w:bCs/>
        </w:rPr>
        <w:t xml:space="preserve">specific </w:t>
      </w:r>
      <w:r w:rsidRPr="0064343B">
        <w:rPr>
          <w:bCs/>
        </w:rPr>
        <w:t>Immunotherapy</w:t>
      </w:r>
      <w:r w:rsidRPr="0064343B">
        <w:rPr>
          <w:bCs/>
        </w:rPr>
        <w:tab/>
      </w:r>
      <w:r w:rsidRPr="0064343B">
        <w:rPr>
          <w:bCs/>
        </w:rPr>
        <w:tab/>
        <w:t xml:space="preserve"> </w:t>
      </w:r>
    </w:p>
    <w:p w:rsidR="0064343B" w:rsidRPr="0064343B" w:rsidRDefault="0064343B" w:rsidP="00741C1A">
      <w:pPr>
        <w:numPr>
          <w:ilvl w:val="0"/>
          <w:numId w:val="2"/>
        </w:numPr>
        <w:spacing w:after="120"/>
        <w:ind w:left="714" w:hanging="357"/>
        <w:rPr>
          <w:bCs/>
        </w:rPr>
      </w:pPr>
      <w:r>
        <w:rPr>
          <w:bCs/>
        </w:rPr>
        <w:t>Antihistamines</w:t>
      </w:r>
      <w:r w:rsidRPr="0064343B">
        <w:rPr>
          <w:bCs/>
        </w:rPr>
        <w:tab/>
      </w:r>
      <w:r w:rsidRPr="0064343B">
        <w:rPr>
          <w:bCs/>
        </w:rPr>
        <w:tab/>
        <w:t xml:space="preserve"> </w:t>
      </w:r>
      <w:r w:rsidRPr="0064343B">
        <w:rPr>
          <w:bCs/>
        </w:rPr>
        <w:tab/>
      </w:r>
      <w:r w:rsidRPr="0064343B">
        <w:rPr>
          <w:bCs/>
        </w:rPr>
        <w:tab/>
      </w:r>
    </w:p>
    <w:p w:rsidR="0064343B" w:rsidRDefault="0064343B" w:rsidP="0064343B">
      <w:pPr>
        <w:rPr>
          <w:b/>
        </w:rPr>
      </w:pPr>
    </w:p>
    <w:p w:rsidR="0064343B" w:rsidRPr="0064343B" w:rsidRDefault="0064343B" w:rsidP="0064343B">
      <w:pPr>
        <w:rPr>
          <w:bCs/>
        </w:rPr>
      </w:pPr>
      <w:r w:rsidRPr="0064343B">
        <w:rPr>
          <w:b/>
        </w:rPr>
        <w:t xml:space="preserve">ANSWER: </w:t>
      </w:r>
      <w:r>
        <w:rPr>
          <w:b/>
        </w:rPr>
        <w:t xml:space="preserve">d) </w:t>
      </w:r>
      <w:r w:rsidRPr="0064343B">
        <w:rPr>
          <w:bCs/>
        </w:rPr>
        <w:t xml:space="preserve">Allergen specific immunotherapy is the only treatment that </w:t>
      </w:r>
      <w:r>
        <w:rPr>
          <w:bCs/>
        </w:rPr>
        <w:t xml:space="preserve">has been shown to </w:t>
      </w:r>
      <w:r w:rsidRPr="0064343B">
        <w:rPr>
          <w:bCs/>
        </w:rPr>
        <w:t>influence the natural course of allergic diseases</w:t>
      </w:r>
      <w:r>
        <w:rPr>
          <w:bCs/>
        </w:rPr>
        <w:t>,</w:t>
      </w:r>
      <w:r w:rsidRPr="0064343B">
        <w:rPr>
          <w:bCs/>
        </w:rPr>
        <w:t xml:space="preserve"> such as allergic rhinitis and asthma with long term remission. Other treatment modalities are effective in reducing</w:t>
      </w:r>
      <w:r>
        <w:rPr>
          <w:bCs/>
        </w:rPr>
        <w:t xml:space="preserve"> symptoms</w:t>
      </w:r>
      <w:r w:rsidRPr="0064343B">
        <w:rPr>
          <w:bCs/>
        </w:rPr>
        <w:t xml:space="preserve"> </w:t>
      </w:r>
      <w:r>
        <w:rPr>
          <w:bCs/>
        </w:rPr>
        <w:t xml:space="preserve">and/or </w:t>
      </w:r>
      <w:r w:rsidRPr="0064343B">
        <w:rPr>
          <w:bCs/>
        </w:rPr>
        <w:t xml:space="preserve">controlling inflammation </w:t>
      </w:r>
      <w:r>
        <w:rPr>
          <w:bCs/>
        </w:rPr>
        <w:t>while the treatment continues but the disease recurs as soon as the treatment is stopped.</w:t>
      </w:r>
      <w:r w:rsidRPr="0064343B">
        <w:rPr>
          <w:bCs/>
        </w:rPr>
        <w:t xml:space="preserve">  </w:t>
      </w:r>
    </w:p>
    <w:p w:rsidR="003F031F" w:rsidRDefault="003F031F">
      <w:pPr>
        <w:rPr>
          <w:b/>
        </w:rPr>
      </w:pPr>
    </w:p>
    <w:p w:rsidR="00741C1A" w:rsidRPr="00741C1A" w:rsidRDefault="00741C1A" w:rsidP="00741C1A">
      <w:pPr>
        <w:spacing w:after="0" w:line="240" w:lineRule="auto"/>
        <w:rPr>
          <w:rFonts w:ascii="Calibri" w:eastAsia="Calibri" w:hAnsi="Calibri" w:cs="Times New Roman"/>
          <w:b/>
          <w:lang w:eastAsia="en-GB"/>
        </w:rPr>
      </w:pPr>
      <w:r w:rsidRPr="00741C1A">
        <w:rPr>
          <w:rFonts w:ascii="Calibri" w:eastAsia="Calibri" w:hAnsi="Calibri" w:cs="Times New Roman"/>
          <w:b/>
          <w:lang w:eastAsia="en-GB"/>
        </w:rPr>
        <w:t>Q 2: In the UK, allergen Immunotherapy is used in the treatment of</w:t>
      </w:r>
      <w:r>
        <w:rPr>
          <w:rFonts w:ascii="Calibri" w:eastAsia="Calibri" w:hAnsi="Calibri" w:cs="Times New Roman"/>
          <w:b/>
          <w:lang w:eastAsia="en-GB"/>
        </w:rPr>
        <w:t xml:space="preserve"> which of the following condition?</w:t>
      </w:r>
      <w:r w:rsidRPr="00741C1A">
        <w:rPr>
          <w:rFonts w:ascii="Calibri" w:eastAsia="Calibri" w:hAnsi="Calibri" w:cs="Times New Roman"/>
          <w:b/>
          <w:lang w:eastAsia="en-GB"/>
        </w:rPr>
        <w:br/>
      </w:r>
    </w:p>
    <w:p w:rsidR="00741C1A" w:rsidRPr="00741C1A" w:rsidRDefault="00741C1A" w:rsidP="00741C1A">
      <w:pPr>
        <w:rPr>
          <w:bCs/>
        </w:rPr>
      </w:pPr>
      <w:r w:rsidRPr="00741C1A">
        <w:rPr>
          <w:bCs/>
        </w:rPr>
        <w:t>a) Latex allergy</w:t>
      </w:r>
    </w:p>
    <w:p w:rsidR="00741C1A" w:rsidRPr="00741C1A" w:rsidRDefault="00741C1A" w:rsidP="00741C1A">
      <w:pPr>
        <w:rPr>
          <w:bCs/>
        </w:rPr>
      </w:pPr>
      <w:r w:rsidRPr="00741C1A">
        <w:rPr>
          <w:bCs/>
        </w:rPr>
        <w:t>b) Atopic dermatitis</w:t>
      </w:r>
    </w:p>
    <w:p w:rsidR="00741C1A" w:rsidRPr="00741C1A" w:rsidRDefault="00D575B8" w:rsidP="00D575B8">
      <w:pPr>
        <w:rPr>
          <w:bCs/>
        </w:rPr>
      </w:pPr>
      <w:r>
        <w:rPr>
          <w:bCs/>
        </w:rPr>
        <w:t>c</w:t>
      </w:r>
      <w:r w:rsidR="00741C1A" w:rsidRPr="00741C1A">
        <w:rPr>
          <w:bCs/>
        </w:rPr>
        <w:t xml:space="preserve">) </w:t>
      </w:r>
      <w:r>
        <w:rPr>
          <w:bCs/>
        </w:rPr>
        <w:t>Allergic rhinitis</w:t>
      </w:r>
    </w:p>
    <w:p w:rsidR="00741C1A" w:rsidRPr="00741C1A" w:rsidRDefault="00D575B8" w:rsidP="00D575B8">
      <w:pPr>
        <w:rPr>
          <w:bCs/>
        </w:rPr>
      </w:pPr>
      <w:r>
        <w:rPr>
          <w:bCs/>
        </w:rPr>
        <w:t>d</w:t>
      </w:r>
      <w:r w:rsidR="00741C1A" w:rsidRPr="00741C1A">
        <w:rPr>
          <w:bCs/>
        </w:rPr>
        <w:t xml:space="preserve">) </w:t>
      </w:r>
      <w:r>
        <w:rPr>
          <w:bCs/>
        </w:rPr>
        <w:t>Idiopathic anaphylaxis</w:t>
      </w:r>
    </w:p>
    <w:p w:rsidR="00741C1A" w:rsidRPr="00741C1A" w:rsidRDefault="00D575B8" w:rsidP="00D575B8">
      <w:pPr>
        <w:rPr>
          <w:bCs/>
        </w:rPr>
      </w:pPr>
      <w:r>
        <w:rPr>
          <w:bCs/>
        </w:rPr>
        <w:t>e</w:t>
      </w:r>
      <w:r w:rsidR="00741C1A" w:rsidRPr="00741C1A">
        <w:rPr>
          <w:bCs/>
        </w:rPr>
        <w:t>) Food allergy</w:t>
      </w:r>
    </w:p>
    <w:p w:rsidR="00741C1A" w:rsidRPr="0064343B" w:rsidRDefault="00741C1A" w:rsidP="00D575B8">
      <w:pPr>
        <w:rPr>
          <w:bCs/>
        </w:rPr>
      </w:pPr>
      <w:r w:rsidRPr="0064343B">
        <w:rPr>
          <w:b/>
        </w:rPr>
        <w:t xml:space="preserve">ANSWER: </w:t>
      </w:r>
      <w:r w:rsidR="00D575B8">
        <w:rPr>
          <w:b/>
        </w:rPr>
        <w:t>c</w:t>
      </w:r>
      <w:r>
        <w:rPr>
          <w:b/>
        </w:rPr>
        <w:t xml:space="preserve">) </w:t>
      </w:r>
      <w:r w:rsidRPr="0064343B">
        <w:rPr>
          <w:bCs/>
        </w:rPr>
        <w:t xml:space="preserve">Allergen specific immunotherapy is </w:t>
      </w:r>
      <w:r w:rsidR="00D575B8">
        <w:rPr>
          <w:bCs/>
        </w:rPr>
        <w:t xml:space="preserve">used for seasonal allergic rhinitis due to pollen allergy and less commonly for perineal allergic rhinitis due to house dust mite or pet allergies. It is not used clinically for atopic dermatitis or food allergy except within the confines of a clinical trial. Latex allergy is managed with avoidance and use of alternative material and not with allergen immunotherapy. In idiopathic anaphylaxis (as the name indicate) the cause factors is unknown and hence allergen immunotherapy is not indicated. </w:t>
      </w:r>
    </w:p>
    <w:p w:rsidR="00E54826" w:rsidRPr="003F031F" w:rsidRDefault="00E54826">
      <w:pPr>
        <w:rPr>
          <w:b/>
        </w:rPr>
      </w:pPr>
      <w:r w:rsidRPr="003F031F">
        <w:rPr>
          <w:b/>
        </w:rPr>
        <w:br w:type="page"/>
      </w:r>
    </w:p>
    <w:p w:rsidR="00D906CE" w:rsidRPr="004D7960" w:rsidRDefault="004D7960" w:rsidP="007355CA">
      <w:pPr>
        <w:rPr>
          <w:b/>
        </w:rPr>
      </w:pPr>
      <w:r w:rsidRPr="004D7960">
        <w:rPr>
          <w:b/>
        </w:rPr>
        <w:lastRenderedPageBreak/>
        <w:t>References</w:t>
      </w:r>
    </w:p>
    <w:p w:rsidR="00744DF5" w:rsidRPr="00744DF5" w:rsidRDefault="0092772F" w:rsidP="00744DF5">
      <w:pPr>
        <w:pStyle w:val="EndNoteBibliography"/>
        <w:spacing w:after="0"/>
      </w:pPr>
      <w:r>
        <w:fldChar w:fldCharType="begin"/>
      </w:r>
      <w:r>
        <w:instrText xml:space="preserve"> ADDIN EN.REFLIST </w:instrText>
      </w:r>
      <w:r>
        <w:fldChar w:fldCharType="separate"/>
      </w:r>
      <w:r w:rsidR="00744DF5" w:rsidRPr="00744DF5">
        <w:t>1.</w:t>
      </w:r>
      <w:r w:rsidR="00744DF5" w:rsidRPr="00744DF5">
        <w:tab/>
        <w:t>Lee TH. Allergy: the unmet need. Clinical medicine (London, England) 2003;3:303-5.</w:t>
      </w:r>
    </w:p>
    <w:p w:rsidR="00744DF5" w:rsidRPr="00744DF5" w:rsidRDefault="00744DF5" w:rsidP="00744DF5">
      <w:pPr>
        <w:pStyle w:val="EndNoteBibliography"/>
        <w:spacing w:after="0"/>
      </w:pPr>
      <w:r w:rsidRPr="00744DF5">
        <w:t>2.</w:t>
      </w:r>
      <w:r w:rsidRPr="00744DF5">
        <w:tab/>
        <w:t>Walker SM, Durham SR, Till SJ, et al. Immunotherapy for allergic rhinitis. Clinical and experimental allergy : journal of the British Society for Allergy and Clinical Immunology 2011;41:1177-200.</w:t>
      </w:r>
    </w:p>
    <w:p w:rsidR="00744DF5" w:rsidRPr="00744DF5" w:rsidRDefault="00744DF5" w:rsidP="00744DF5">
      <w:pPr>
        <w:pStyle w:val="EndNoteBibliography"/>
        <w:spacing w:after="0"/>
      </w:pPr>
      <w:r w:rsidRPr="00744DF5">
        <w:t>3.</w:t>
      </w:r>
      <w:r w:rsidRPr="00744DF5">
        <w:tab/>
        <w:t>Cox L, Nelson H, Lockey R, et al. Allergen immunotherapy: A practice parameter third update. Journal of Allergy and Clinical Immunology 2011;127:S1-S55.</w:t>
      </w:r>
    </w:p>
    <w:p w:rsidR="00744DF5" w:rsidRPr="00744DF5" w:rsidRDefault="00744DF5" w:rsidP="00744DF5">
      <w:pPr>
        <w:pStyle w:val="EndNoteBibliography"/>
        <w:spacing w:after="0"/>
      </w:pPr>
      <w:r w:rsidRPr="00744DF5">
        <w:t>4.</w:t>
      </w:r>
      <w:r w:rsidRPr="00744DF5">
        <w:tab/>
        <w:t>Tabar AI, Echechipía S, García BE, et al. Double-blind comparative study of cluster and conventional immunotherapy schedules with Dermatophagoides pteronyssinus. Journal of Allergy and Clinical Immunology 2005;116:109-18.</w:t>
      </w:r>
    </w:p>
    <w:p w:rsidR="00744DF5" w:rsidRPr="00744DF5" w:rsidRDefault="00744DF5" w:rsidP="00744DF5">
      <w:pPr>
        <w:pStyle w:val="EndNoteBibliography"/>
        <w:spacing w:after="0"/>
      </w:pPr>
      <w:r w:rsidRPr="00744DF5">
        <w:t>5.</w:t>
      </w:r>
      <w:r w:rsidRPr="00744DF5">
        <w:tab/>
        <w:t>Canonica GW, Cox L, Pawankar R, et al. Sublingual immunotherapy: World Allergy Organization position paper 2013 update. World Allergy Organization Journal 2014;7:1-52.</w:t>
      </w:r>
    </w:p>
    <w:p w:rsidR="00744DF5" w:rsidRPr="00744DF5" w:rsidRDefault="00744DF5" w:rsidP="00744DF5">
      <w:pPr>
        <w:pStyle w:val="EndNoteBibliography"/>
        <w:spacing w:after="0"/>
      </w:pPr>
      <w:r w:rsidRPr="00744DF5">
        <w:t>6.</w:t>
      </w:r>
      <w:r w:rsidRPr="00744DF5">
        <w:tab/>
        <w:t>Epstein TG, Liss GM, Murphy-Berendts K, Bernstein DI. AAAAI/ACAAI surveillance study of subcutaneous immunotherapy, years 2008-2012: an update on fatal and nonfatal systemic allergic reactions. The Journal of Allergy and Clinical Immunology: In Practice 2014;2:161-7. e3.</w:t>
      </w:r>
    </w:p>
    <w:p w:rsidR="00744DF5" w:rsidRPr="00744DF5" w:rsidRDefault="00744DF5" w:rsidP="00744DF5">
      <w:pPr>
        <w:pStyle w:val="EndNoteBibliography"/>
        <w:spacing w:after="0"/>
      </w:pPr>
      <w:r w:rsidRPr="00744DF5">
        <w:t>7.</w:t>
      </w:r>
      <w:r w:rsidRPr="00744DF5">
        <w:tab/>
        <w:t>Cox LS, Linnemann DL, Nolte H, Weldon D, Finegold I, Nelson HS. Sublingual immunotherapy: A comprehensive review. Journal of Allergy and Clinical Immunology 2006;117:1021-35.</w:t>
      </w:r>
    </w:p>
    <w:p w:rsidR="00744DF5" w:rsidRPr="00744DF5" w:rsidRDefault="00744DF5" w:rsidP="00744DF5">
      <w:pPr>
        <w:pStyle w:val="EndNoteBibliography"/>
        <w:spacing w:after="0"/>
      </w:pPr>
      <w:r w:rsidRPr="00744DF5">
        <w:t>8.</w:t>
      </w:r>
      <w:r w:rsidRPr="00744DF5">
        <w:tab/>
        <w:t>Jutel M, Agache I, Bonini S, et al. International consensus on allergy immunotherapy. Journal of Allergy and Clinical Immunology 2015;136:556-68.</w:t>
      </w:r>
    </w:p>
    <w:p w:rsidR="00744DF5" w:rsidRPr="00744DF5" w:rsidRDefault="00744DF5" w:rsidP="00744DF5">
      <w:pPr>
        <w:pStyle w:val="EndNoteBibliography"/>
        <w:spacing w:after="0"/>
      </w:pPr>
      <w:r w:rsidRPr="00744DF5">
        <w:t>9.</w:t>
      </w:r>
      <w:r w:rsidRPr="00744DF5">
        <w:tab/>
        <w:t>Durham  SR, Walker  SM, Varga  E-M, et al. Long-Term Clinical Efficacy of Grass-Pollen Immunotherapy. New England Journal of Medicine 1999;341:468-75.</w:t>
      </w:r>
    </w:p>
    <w:p w:rsidR="00744DF5" w:rsidRPr="00744DF5" w:rsidRDefault="00744DF5" w:rsidP="00744DF5">
      <w:pPr>
        <w:pStyle w:val="EndNoteBibliography"/>
        <w:spacing w:after="0"/>
      </w:pPr>
      <w:r w:rsidRPr="00744DF5">
        <w:t>10.</w:t>
      </w:r>
      <w:r w:rsidRPr="00744DF5">
        <w:tab/>
        <w:t>Des Roches A, Paradis L, Knani J, et al. Immunotherapy with a standardized dermatophagoides pteronyssinus extract. V. Duration of the efficacy of immunotherapy after its cessation. Allergy: European Journal of Allergy and Clinical Immunology 1996;51:430-3.</w:t>
      </w:r>
    </w:p>
    <w:p w:rsidR="00744DF5" w:rsidRPr="00744DF5" w:rsidRDefault="00744DF5" w:rsidP="00744DF5">
      <w:pPr>
        <w:pStyle w:val="EndNoteBibliography"/>
        <w:spacing w:after="0"/>
      </w:pPr>
      <w:r w:rsidRPr="00744DF5">
        <w:t>11.</w:t>
      </w:r>
      <w:r w:rsidRPr="00744DF5">
        <w:tab/>
        <w:t>Marogna M, Spadolini I, Massolo A, Canonica GW, Passalacqua G. Long-lasting effects of sublingual immunotherapy according to its duration: A 15-year prospective study. Journal of Allergy and Clinical Immunology 2010;126:969-75.</w:t>
      </w:r>
    </w:p>
    <w:p w:rsidR="00744DF5" w:rsidRPr="00744DF5" w:rsidRDefault="00744DF5" w:rsidP="00744DF5">
      <w:pPr>
        <w:pStyle w:val="EndNoteBibliography"/>
        <w:spacing w:after="0"/>
      </w:pPr>
      <w:r w:rsidRPr="00744DF5">
        <w:t>12.</w:t>
      </w:r>
      <w:r w:rsidRPr="00744DF5">
        <w:tab/>
        <w:t>Berto P, Frati F, Incorvaia C. Economic studies of immunotherapy: A review. Current Opinion in Allergy and Clinical Immunology 2008;8:585-9.</w:t>
      </w:r>
    </w:p>
    <w:p w:rsidR="00744DF5" w:rsidRPr="00744DF5" w:rsidRDefault="00744DF5" w:rsidP="00744DF5">
      <w:pPr>
        <w:pStyle w:val="EndNoteBibliography"/>
        <w:spacing w:after="0"/>
      </w:pPr>
      <w:r w:rsidRPr="00744DF5">
        <w:t>13.</w:t>
      </w:r>
      <w:r w:rsidRPr="00744DF5">
        <w:tab/>
        <w:t>Nelson HS. Multiallergen immunotherapy for allergic rhinitis and asthma. Journal of Allergy and Clinical Immunology 2009;123:763-9.</w:t>
      </w:r>
    </w:p>
    <w:p w:rsidR="00744DF5" w:rsidRPr="00744DF5" w:rsidRDefault="00744DF5" w:rsidP="00744DF5">
      <w:pPr>
        <w:pStyle w:val="EndNoteBibliography"/>
        <w:spacing w:after="0"/>
      </w:pPr>
      <w:r w:rsidRPr="00744DF5">
        <w:t>14.</w:t>
      </w:r>
      <w:r w:rsidRPr="00744DF5">
        <w:tab/>
        <w:t>Shamji MH, Durham SR. Mechanisms of immunotherapy to aeroallergens. Clinical and experimental allergy : journal of the British Society for Allergy and Clinical Immunology 2011;41:1235-46.</w:t>
      </w:r>
    </w:p>
    <w:p w:rsidR="00744DF5" w:rsidRPr="00744DF5" w:rsidRDefault="00744DF5" w:rsidP="00744DF5">
      <w:pPr>
        <w:pStyle w:val="EndNoteBibliography"/>
        <w:spacing w:after="0"/>
      </w:pPr>
      <w:r w:rsidRPr="00744DF5">
        <w:t>15.</w:t>
      </w:r>
      <w:r w:rsidRPr="00744DF5">
        <w:tab/>
        <w:t>Drachenberg KJ, Wheeler AW, Stuebner P, Horak F. A well-tolerated grass pollen-specific allergy vaccine containing a novel adjuvant, monophosphoryl lipid A, reduces allergic symptoms after only four preseasonal injections. Allergy 2001;56:498-505.</w:t>
      </w:r>
    </w:p>
    <w:p w:rsidR="00744DF5" w:rsidRPr="00744DF5" w:rsidRDefault="00744DF5" w:rsidP="00744DF5">
      <w:pPr>
        <w:pStyle w:val="EndNoteBibliography"/>
        <w:spacing w:after="0"/>
      </w:pPr>
      <w:r w:rsidRPr="00744DF5">
        <w:t>16.</w:t>
      </w:r>
      <w:r w:rsidRPr="00744DF5">
        <w:tab/>
        <w:t>Gawchik SM, Saccar CL. Pollinex Quattro Tree: allergy vaccine. Expert Opinion on Biological Therapy 2009;9:377-82.</w:t>
      </w:r>
    </w:p>
    <w:p w:rsidR="00744DF5" w:rsidRPr="00744DF5" w:rsidRDefault="00744DF5" w:rsidP="00744DF5">
      <w:pPr>
        <w:pStyle w:val="EndNoteBibliography"/>
        <w:spacing w:after="0"/>
      </w:pPr>
      <w:r w:rsidRPr="00744DF5">
        <w:t>17.</w:t>
      </w:r>
      <w:r w:rsidRPr="00744DF5">
        <w:tab/>
        <w:t>Rosewich M, Lee D, Zielen S. Pollinex Quattro: an innovative four injections immunotherapy in allergic rhinitis. Human vaccines &amp; immunotherapeutics 2013;9:1523-31.</w:t>
      </w:r>
    </w:p>
    <w:p w:rsidR="00744DF5" w:rsidRPr="00744DF5" w:rsidRDefault="00744DF5" w:rsidP="00744DF5">
      <w:pPr>
        <w:pStyle w:val="EndNoteBibliography"/>
        <w:spacing w:after="0"/>
      </w:pPr>
      <w:r w:rsidRPr="00744DF5">
        <w:t>18.</w:t>
      </w:r>
      <w:r w:rsidRPr="00744DF5">
        <w:tab/>
        <w:t>Abramson MJ, Puy RM, Weiner JM. Injection allergen immunotherapy for asthma. Cochrane database of systematic reviews (Online) 2010;8.</w:t>
      </w:r>
    </w:p>
    <w:p w:rsidR="00744DF5" w:rsidRPr="00744DF5" w:rsidRDefault="00744DF5" w:rsidP="00744DF5">
      <w:pPr>
        <w:pStyle w:val="EndNoteBibliography"/>
        <w:spacing w:after="0"/>
      </w:pPr>
      <w:r w:rsidRPr="00744DF5">
        <w:t>19.</w:t>
      </w:r>
      <w:r w:rsidRPr="00744DF5">
        <w:tab/>
        <w:t>Bae JM, Choi YY, Park CO, Chung KY, Lee KH. Efficacy of allergen-specific immunotherapy for atopic dermatitis: A systematic review and meta-analysis of randomized controlled trials. Journal of Allergy and Clinical Immunology 2013;132:110-7.</w:t>
      </w:r>
    </w:p>
    <w:p w:rsidR="00744DF5" w:rsidRPr="00744DF5" w:rsidRDefault="00744DF5" w:rsidP="00744DF5">
      <w:pPr>
        <w:pStyle w:val="EndNoteBibliography"/>
        <w:spacing w:after="0"/>
      </w:pPr>
      <w:r w:rsidRPr="00744DF5">
        <w:t>20.</w:t>
      </w:r>
      <w:r w:rsidRPr="00744DF5">
        <w:tab/>
        <w:t>Boyle RJ, Elremeli M, Hockenhull J, et al. Venom immunotherapy for preventing allergic reactions to insect stings. Cochrane Database Syst Rev 2012;10:Cd008838.</w:t>
      </w:r>
    </w:p>
    <w:p w:rsidR="00744DF5" w:rsidRPr="00744DF5" w:rsidRDefault="00744DF5" w:rsidP="00744DF5">
      <w:pPr>
        <w:pStyle w:val="EndNoteBibliography"/>
        <w:spacing w:after="0"/>
      </w:pPr>
      <w:r w:rsidRPr="00744DF5">
        <w:t>21.</w:t>
      </w:r>
      <w:r w:rsidRPr="00744DF5">
        <w:tab/>
        <w:t>Wood RA. Food allergen immunotherapy: Current status and prospects for the future. The Journal of allergy and clinical immunology 2016;137:973-82.</w:t>
      </w:r>
    </w:p>
    <w:p w:rsidR="00744DF5" w:rsidRPr="00744DF5" w:rsidRDefault="00744DF5" w:rsidP="00744DF5">
      <w:pPr>
        <w:pStyle w:val="EndNoteBibliography"/>
      </w:pPr>
      <w:r w:rsidRPr="00744DF5">
        <w:lastRenderedPageBreak/>
        <w:t>22.</w:t>
      </w:r>
      <w:r w:rsidRPr="00744DF5">
        <w:tab/>
        <w:t>Zolkipli Z, Roberts G, Cornelius V, et al. Randomized controlled trial of primary prevention of atopy using house dust mite allergen oral immunotherapy in early childhood. The Journal of allergy and clinical immunology 2015;136:1541-7.e1-11.</w:t>
      </w:r>
    </w:p>
    <w:p w:rsidR="00211D62" w:rsidRDefault="0092772F" w:rsidP="00A42053">
      <w:r>
        <w:fldChar w:fldCharType="end"/>
      </w:r>
    </w:p>
    <w:p w:rsidR="00211D62" w:rsidRDefault="00211D62">
      <w:r>
        <w:br w:type="page"/>
      </w:r>
    </w:p>
    <w:p w:rsidR="00211D62" w:rsidRDefault="00211D62" w:rsidP="00211D62"/>
    <w:p w:rsidR="00211D62" w:rsidRPr="00E54826" w:rsidRDefault="00211D62" w:rsidP="00211D62">
      <w:pPr>
        <w:spacing w:after="200" w:line="276" w:lineRule="auto"/>
        <w:rPr>
          <w:rFonts w:ascii="Calibri" w:eastAsia="Calibri" w:hAnsi="Calibri" w:cs="Arial"/>
          <w:lang w:val="en-US"/>
        </w:rPr>
      </w:pPr>
    </w:p>
    <w:p w:rsidR="00211D62" w:rsidRPr="00E54826" w:rsidRDefault="00211D62" w:rsidP="00211D62">
      <w:pPr>
        <w:spacing w:after="200" w:line="276" w:lineRule="auto"/>
        <w:rPr>
          <w:rFonts w:ascii="Calibri" w:eastAsia="Calibri" w:hAnsi="Calibri" w:cs="Arial"/>
          <w:b/>
          <w:bCs/>
          <w:lang w:val="en-US"/>
        </w:rPr>
      </w:pPr>
      <w:r w:rsidRPr="00E54826">
        <w:rPr>
          <w:rFonts w:ascii="Calibri" w:eastAsia="Calibri" w:hAnsi="Calibri" w:cs="Arial"/>
          <w:b/>
          <w:bCs/>
          <w:lang w:val="en-US"/>
        </w:rPr>
        <w:t>Table 1: A sample schedule for subcutaneous immunotherapy</w:t>
      </w:r>
    </w:p>
    <w:tbl>
      <w:tblPr>
        <w:tblStyle w:val="TableGrid1"/>
        <w:tblW w:w="0" w:type="auto"/>
        <w:tblLayout w:type="fixed"/>
        <w:tblLook w:val="0600" w:firstRow="0" w:lastRow="0" w:firstColumn="0" w:lastColumn="0" w:noHBand="1" w:noVBand="1"/>
      </w:tblPr>
      <w:tblGrid>
        <w:gridCol w:w="1398"/>
        <w:gridCol w:w="1971"/>
        <w:gridCol w:w="992"/>
        <w:gridCol w:w="1276"/>
      </w:tblGrid>
      <w:tr w:rsidR="00211D62" w:rsidRPr="00E54826" w:rsidTr="002E1584">
        <w:trPr>
          <w:trHeight w:val="57"/>
        </w:trPr>
        <w:tc>
          <w:tcPr>
            <w:tcW w:w="1398"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Dilution</w:t>
            </w:r>
          </w:p>
        </w:tc>
        <w:tc>
          <w:tcPr>
            <w:tcW w:w="1971"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Concentration</w:t>
            </w:r>
          </w:p>
        </w:tc>
        <w:tc>
          <w:tcPr>
            <w:tcW w:w="992"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Volume (ml)</w:t>
            </w:r>
          </w:p>
        </w:tc>
        <w:tc>
          <w:tcPr>
            <w:tcW w:w="1276"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Dosage (SQU*)</w:t>
            </w:r>
          </w:p>
        </w:tc>
      </w:tr>
      <w:tr w:rsidR="00211D62" w:rsidRPr="00E54826" w:rsidTr="002E1584">
        <w:trPr>
          <w:trHeight w:val="57"/>
        </w:trPr>
        <w:tc>
          <w:tcPr>
            <w:tcW w:w="1398"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1:1000</w:t>
            </w:r>
          </w:p>
        </w:tc>
        <w:tc>
          <w:tcPr>
            <w:tcW w:w="1971"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100 SQU*/ml</w:t>
            </w:r>
          </w:p>
        </w:tc>
        <w:tc>
          <w:tcPr>
            <w:tcW w:w="992"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0.2</w:t>
            </w:r>
          </w:p>
        </w:tc>
        <w:tc>
          <w:tcPr>
            <w:tcW w:w="1276"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20</w:t>
            </w:r>
          </w:p>
        </w:tc>
      </w:tr>
      <w:tr w:rsidR="00211D62" w:rsidRPr="00E54826" w:rsidTr="002E1584">
        <w:trPr>
          <w:trHeight w:val="57"/>
        </w:trPr>
        <w:tc>
          <w:tcPr>
            <w:tcW w:w="1398" w:type="dxa"/>
            <w:hideMark/>
          </w:tcPr>
          <w:p w:rsidR="00211D62" w:rsidRPr="00E54826" w:rsidRDefault="00211D62" w:rsidP="002E1584">
            <w:pPr>
              <w:spacing w:after="200" w:line="276" w:lineRule="auto"/>
              <w:rPr>
                <w:rFonts w:eastAsia="Calibri" w:cs="Arial"/>
                <w:lang w:val="en-GB"/>
              </w:rPr>
            </w:pPr>
          </w:p>
        </w:tc>
        <w:tc>
          <w:tcPr>
            <w:tcW w:w="1971" w:type="dxa"/>
            <w:hideMark/>
          </w:tcPr>
          <w:p w:rsidR="00211D62" w:rsidRPr="00E54826" w:rsidRDefault="00211D62" w:rsidP="002E1584">
            <w:pPr>
              <w:spacing w:after="200" w:line="276" w:lineRule="auto"/>
              <w:rPr>
                <w:rFonts w:eastAsia="Calibri" w:cs="Arial"/>
                <w:lang w:val="en-GB"/>
              </w:rPr>
            </w:pPr>
          </w:p>
        </w:tc>
        <w:tc>
          <w:tcPr>
            <w:tcW w:w="992"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0.4</w:t>
            </w:r>
          </w:p>
        </w:tc>
        <w:tc>
          <w:tcPr>
            <w:tcW w:w="1276"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40</w:t>
            </w:r>
          </w:p>
        </w:tc>
      </w:tr>
      <w:tr w:rsidR="00211D62" w:rsidRPr="00E54826" w:rsidTr="002E1584">
        <w:trPr>
          <w:trHeight w:val="57"/>
        </w:trPr>
        <w:tc>
          <w:tcPr>
            <w:tcW w:w="1398" w:type="dxa"/>
            <w:hideMark/>
          </w:tcPr>
          <w:p w:rsidR="00211D62" w:rsidRPr="00E54826" w:rsidRDefault="00211D62" w:rsidP="002E1584">
            <w:pPr>
              <w:spacing w:after="200" w:line="276" w:lineRule="auto"/>
              <w:rPr>
                <w:rFonts w:eastAsia="Calibri" w:cs="Arial"/>
                <w:lang w:val="en-GB"/>
              </w:rPr>
            </w:pPr>
          </w:p>
        </w:tc>
        <w:tc>
          <w:tcPr>
            <w:tcW w:w="1971" w:type="dxa"/>
            <w:hideMark/>
          </w:tcPr>
          <w:p w:rsidR="00211D62" w:rsidRPr="00E54826" w:rsidRDefault="00211D62" w:rsidP="002E1584">
            <w:pPr>
              <w:spacing w:after="200" w:line="276" w:lineRule="auto"/>
              <w:rPr>
                <w:rFonts w:eastAsia="Calibri" w:cs="Arial"/>
                <w:lang w:val="en-GB"/>
              </w:rPr>
            </w:pPr>
          </w:p>
        </w:tc>
        <w:tc>
          <w:tcPr>
            <w:tcW w:w="992"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0.8</w:t>
            </w:r>
          </w:p>
        </w:tc>
        <w:tc>
          <w:tcPr>
            <w:tcW w:w="1276"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80</w:t>
            </w:r>
          </w:p>
        </w:tc>
      </w:tr>
      <w:tr w:rsidR="00211D62" w:rsidRPr="00E54826" w:rsidTr="002E1584">
        <w:trPr>
          <w:trHeight w:val="57"/>
        </w:trPr>
        <w:tc>
          <w:tcPr>
            <w:tcW w:w="1398"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1:100</w:t>
            </w:r>
          </w:p>
        </w:tc>
        <w:tc>
          <w:tcPr>
            <w:tcW w:w="1971"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1000 SQU/ml</w:t>
            </w:r>
          </w:p>
        </w:tc>
        <w:tc>
          <w:tcPr>
            <w:tcW w:w="992"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0.2</w:t>
            </w:r>
          </w:p>
        </w:tc>
        <w:tc>
          <w:tcPr>
            <w:tcW w:w="1276"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200</w:t>
            </w:r>
          </w:p>
        </w:tc>
      </w:tr>
      <w:tr w:rsidR="00211D62" w:rsidRPr="00E54826" w:rsidTr="002E1584">
        <w:trPr>
          <w:trHeight w:val="57"/>
        </w:trPr>
        <w:tc>
          <w:tcPr>
            <w:tcW w:w="1398" w:type="dxa"/>
            <w:hideMark/>
          </w:tcPr>
          <w:p w:rsidR="00211D62" w:rsidRPr="00E54826" w:rsidRDefault="00211D62" w:rsidP="002E1584">
            <w:pPr>
              <w:spacing w:after="200" w:line="276" w:lineRule="auto"/>
              <w:rPr>
                <w:rFonts w:eastAsia="Calibri" w:cs="Arial"/>
                <w:lang w:val="en-GB"/>
              </w:rPr>
            </w:pPr>
          </w:p>
        </w:tc>
        <w:tc>
          <w:tcPr>
            <w:tcW w:w="1971" w:type="dxa"/>
            <w:hideMark/>
          </w:tcPr>
          <w:p w:rsidR="00211D62" w:rsidRPr="00E54826" w:rsidRDefault="00211D62" w:rsidP="002E1584">
            <w:pPr>
              <w:spacing w:after="200" w:line="276" w:lineRule="auto"/>
              <w:rPr>
                <w:rFonts w:eastAsia="Calibri" w:cs="Arial"/>
                <w:lang w:val="en-GB"/>
              </w:rPr>
            </w:pPr>
          </w:p>
        </w:tc>
        <w:tc>
          <w:tcPr>
            <w:tcW w:w="992"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0.4</w:t>
            </w:r>
          </w:p>
        </w:tc>
        <w:tc>
          <w:tcPr>
            <w:tcW w:w="1276"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400</w:t>
            </w:r>
          </w:p>
        </w:tc>
      </w:tr>
      <w:tr w:rsidR="00211D62" w:rsidRPr="00E54826" w:rsidTr="002E1584">
        <w:trPr>
          <w:trHeight w:val="57"/>
        </w:trPr>
        <w:tc>
          <w:tcPr>
            <w:tcW w:w="1398" w:type="dxa"/>
            <w:hideMark/>
          </w:tcPr>
          <w:p w:rsidR="00211D62" w:rsidRPr="00E54826" w:rsidRDefault="00211D62" w:rsidP="002E1584">
            <w:pPr>
              <w:spacing w:after="200" w:line="276" w:lineRule="auto"/>
              <w:rPr>
                <w:rFonts w:eastAsia="Calibri" w:cs="Arial"/>
                <w:lang w:val="en-GB"/>
              </w:rPr>
            </w:pPr>
          </w:p>
        </w:tc>
        <w:tc>
          <w:tcPr>
            <w:tcW w:w="1971" w:type="dxa"/>
            <w:hideMark/>
          </w:tcPr>
          <w:p w:rsidR="00211D62" w:rsidRPr="00E54826" w:rsidRDefault="00211D62" w:rsidP="002E1584">
            <w:pPr>
              <w:spacing w:after="200" w:line="276" w:lineRule="auto"/>
              <w:rPr>
                <w:rFonts w:eastAsia="Calibri" w:cs="Arial"/>
                <w:lang w:val="en-GB"/>
              </w:rPr>
            </w:pPr>
          </w:p>
        </w:tc>
        <w:tc>
          <w:tcPr>
            <w:tcW w:w="992"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0.8</w:t>
            </w:r>
          </w:p>
        </w:tc>
        <w:tc>
          <w:tcPr>
            <w:tcW w:w="1276"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800</w:t>
            </w:r>
          </w:p>
        </w:tc>
      </w:tr>
      <w:tr w:rsidR="00211D62" w:rsidRPr="00E54826" w:rsidTr="002E1584">
        <w:trPr>
          <w:trHeight w:val="57"/>
        </w:trPr>
        <w:tc>
          <w:tcPr>
            <w:tcW w:w="1398"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1:10</w:t>
            </w:r>
          </w:p>
        </w:tc>
        <w:tc>
          <w:tcPr>
            <w:tcW w:w="1971"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10 000 SQU/ml</w:t>
            </w:r>
          </w:p>
        </w:tc>
        <w:tc>
          <w:tcPr>
            <w:tcW w:w="992"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0.2</w:t>
            </w:r>
          </w:p>
        </w:tc>
        <w:tc>
          <w:tcPr>
            <w:tcW w:w="1276"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2000</w:t>
            </w:r>
          </w:p>
        </w:tc>
      </w:tr>
      <w:tr w:rsidR="00211D62" w:rsidRPr="00E54826" w:rsidTr="002E1584">
        <w:trPr>
          <w:trHeight w:val="57"/>
        </w:trPr>
        <w:tc>
          <w:tcPr>
            <w:tcW w:w="1398" w:type="dxa"/>
            <w:hideMark/>
          </w:tcPr>
          <w:p w:rsidR="00211D62" w:rsidRPr="00E54826" w:rsidRDefault="00211D62" w:rsidP="002E1584">
            <w:pPr>
              <w:spacing w:after="200" w:line="276" w:lineRule="auto"/>
              <w:rPr>
                <w:rFonts w:eastAsia="Calibri" w:cs="Arial"/>
                <w:lang w:val="en-GB"/>
              </w:rPr>
            </w:pPr>
          </w:p>
        </w:tc>
        <w:tc>
          <w:tcPr>
            <w:tcW w:w="1971" w:type="dxa"/>
            <w:hideMark/>
          </w:tcPr>
          <w:p w:rsidR="00211D62" w:rsidRPr="00E54826" w:rsidRDefault="00211D62" w:rsidP="002E1584">
            <w:pPr>
              <w:spacing w:after="200" w:line="276" w:lineRule="auto"/>
              <w:rPr>
                <w:rFonts w:eastAsia="Calibri" w:cs="Arial"/>
                <w:lang w:val="en-GB"/>
              </w:rPr>
            </w:pPr>
          </w:p>
        </w:tc>
        <w:tc>
          <w:tcPr>
            <w:tcW w:w="992"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0.4</w:t>
            </w:r>
          </w:p>
        </w:tc>
        <w:tc>
          <w:tcPr>
            <w:tcW w:w="1276"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4000</w:t>
            </w:r>
          </w:p>
        </w:tc>
      </w:tr>
      <w:tr w:rsidR="00211D62" w:rsidRPr="00E54826" w:rsidTr="002E1584">
        <w:trPr>
          <w:trHeight w:val="57"/>
        </w:trPr>
        <w:tc>
          <w:tcPr>
            <w:tcW w:w="1398" w:type="dxa"/>
            <w:hideMark/>
          </w:tcPr>
          <w:p w:rsidR="00211D62" w:rsidRPr="00E54826" w:rsidRDefault="00211D62" w:rsidP="002E1584">
            <w:pPr>
              <w:spacing w:after="200" w:line="276" w:lineRule="auto"/>
              <w:rPr>
                <w:rFonts w:eastAsia="Calibri" w:cs="Arial"/>
                <w:lang w:val="en-GB"/>
              </w:rPr>
            </w:pPr>
          </w:p>
        </w:tc>
        <w:tc>
          <w:tcPr>
            <w:tcW w:w="1971" w:type="dxa"/>
            <w:hideMark/>
          </w:tcPr>
          <w:p w:rsidR="00211D62" w:rsidRPr="00E54826" w:rsidRDefault="00211D62" w:rsidP="002E1584">
            <w:pPr>
              <w:spacing w:after="200" w:line="276" w:lineRule="auto"/>
              <w:rPr>
                <w:rFonts w:eastAsia="Calibri" w:cs="Arial"/>
                <w:lang w:val="en-GB"/>
              </w:rPr>
            </w:pPr>
          </w:p>
        </w:tc>
        <w:tc>
          <w:tcPr>
            <w:tcW w:w="992"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0.8</w:t>
            </w:r>
          </w:p>
        </w:tc>
        <w:tc>
          <w:tcPr>
            <w:tcW w:w="1276"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8000</w:t>
            </w:r>
          </w:p>
        </w:tc>
      </w:tr>
      <w:tr w:rsidR="00211D62" w:rsidRPr="00E54826" w:rsidTr="002E1584">
        <w:trPr>
          <w:trHeight w:val="57"/>
        </w:trPr>
        <w:tc>
          <w:tcPr>
            <w:tcW w:w="1398"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1:1</w:t>
            </w:r>
          </w:p>
        </w:tc>
        <w:tc>
          <w:tcPr>
            <w:tcW w:w="1971"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100 000 SQU/ml</w:t>
            </w:r>
          </w:p>
        </w:tc>
        <w:tc>
          <w:tcPr>
            <w:tcW w:w="992"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0.1</w:t>
            </w:r>
          </w:p>
        </w:tc>
        <w:tc>
          <w:tcPr>
            <w:tcW w:w="1276"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10 000</w:t>
            </w:r>
          </w:p>
        </w:tc>
      </w:tr>
      <w:tr w:rsidR="00211D62" w:rsidRPr="00E54826" w:rsidTr="002E1584">
        <w:trPr>
          <w:trHeight w:val="57"/>
        </w:trPr>
        <w:tc>
          <w:tcPr>
            <w:tcW w:w="1398" w:type="dxa"/>
            <w:hideMark/>
          </w:tcPr>
          <w:p w:rsidR="00211D62" w:rsidRPr="00E54826" w:rsidRDefault="00211D62" w:rsidP="002E1584">
            <w:pPr>
              <w:spacing w:after="200" w:line="276" w:lineRule="auto"/>
              <w:rPr>
                <w:rFonts w:eastAsia="Calibri" w:cs="Arial"/>
                <w:lang w:val="en-GB"/>
              </w:rPr>
            </w:pPr>
          </w:p>
        </w:tc>
        <w:tc>
          <w:tcPr>
            <w:tcW w:w="1971" w:type="dxa"/>
            <w:hideMark/>
          </w:tcPr>
          <w:p w:rsidR="00211D62" w:rsidRPr="00E54826" w:rsidRDefault="00211D62" w:rsidP="002E1584">
            <w:pPr>
              <w:spacing w:after="200" w:line="276" w:lineRule="auto"/>
              <w:rPr>
                <w:rFonts w:eastAsia="Calibri" w:cs="Arial"/>
                <w:lang w:val="en-GB"/>
              </w:rPr>
            </w:pPr>
          </w:p>
        </w:tc>
        <w:tc>
          <w:tcPr>
            <w:tcW w:w="992"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0.2</w:t>
            </w:r>
          </w:p>
        </w:tc>
        <w:tc>
          <w:tcPr>
            <w:tcW w:w="1276"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20 000</w:t>
            </w:r>
          </w:p>
        </w:tc>
      </w:tr>
      <w:tr w:rsidR="00211D62" w:rsidRPr="00E54826" w:rsidTr="002E1584">
        <w:trPr>
          <w:trHeight w:val="57"/>
        </w:trPr>
        <w:tc>
          <w:tcPr>
            <w:tcW w:w="1398" w:type="dxa"/>
            <w:hideMark/>
          </w:tcPr>
          <w:p w:rsidR="00211D62" w:rsidRPr="00E54826" w:rsidRDefault="00211D62" w:rsidP="002E1584">
            <w:pPr>
              <w:spacing w:after="200" w:line="276" w:lineRule="auto"/>
              <w:rPr>
                <w:rFonts w:eastAsia="Calibri" w:cs="Arial"/>
                <w:lang w:val="en-GB"/>
              </w:rPr>
            </w:pPr>
          </w:p>
        </w:tc>
        <w:tc>
          <w:tcPr>
            <w:tcW w:w="1971" w:type="dxa"/>
            <w:hideMark/>
          </w:tcPr>
          <w:p w:rsidR="00211D62" w:rsidRPr="00E54826" w:rsidRDefault="00211D62" w:rsidP="002E1584">
            <w:pPr>
              <w:spacing w:after="200" w:line="276" w:lineRule="auto"/>
              <w:rPr>
                <w:rFonts w:eastAsia="Calibri" w:cs="Arial"/>
                <w:lang w:val="en-GB"/>
              </w:rPr>
            </w:pPr>
          </w:p>
        </w:tc>
        <w:tc>
          <w:tcPr>
            <w:tcW w:w="992"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0.4</w:t>
            </w:r>
          </w:p>
        </w:tc>
        <w:tc>
          <w:tcPr>
            <w:tcW w:w="1276"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40 000</w:t>
            </w:r>
          </w:p>
        </w:tc>
      </w:tr>
      <w:tr w:rsidR="00211D62" w:rsidRPr="00E54826" w:rsidTr="002E1584">
        <w:trPr>
          <w:trHeight w:val="57"/>
        </w:trPr>
        <w:tc>
          <w:tcPr>
            <w:tcW w:w="1398" w:type="dxa"/>
            <w:hideMark/>
          </w:tcPr>
          <w:p w:rsidR="00211D62" w:rsidRPr="00E54826" w:rsidRDefault="00211D62" w:rsidP="002E1584">
            <w:pPr>
              <w:spacing w:after="200" w:line="276" w:lineRule="auto"/>
              <w:rPr>
                <w:rFonts w:eastAsia="Calibri" w:cs="Arial"/>
                <w:lang w:val="en-GB"/>
              </w:rPr>
            </w:pPr>
          </w:p>
        </w:tc>
        <w:tc>
          <w:tcPr>
            <w:tcW w:w="1971" w:type="dxa"/>
            <w:hideMark/>
          </w:tcPr>
          <w:p w:rsidR="00211D62" w:rsidRPr="00E54826" w:rsidRDefault="00211D62" w:rsidP="002E1584">
            <w:pPr>
              <w:spacing w:after="200" w:line="276" w:lineRule="auto"/>
              <w:rPr>
                <w:rFonts w:eastAsia="Calibri" w:cs="Arial"/>
                <w:lang w:val="en-GB"/>
              </w:rPr>
            </w:pPr>
          </w:p>
        </w:tc>
        <w:tc>
          <w:tcPr>
            <w:tcW w:w="992"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0.6</w:t>
            </w:r>
          </w:p>
        </w:tc>
        <w:tc>
          <w:tcPr>
            <w:tcW w:w="1276"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60 000</w:t>
            </w:r>
          </w:p>
        </w:tc>
      </w:tr>
      <w:tr w:rsidR="00211D62" w:rsidRPr="00E54826" w:rsidTr="002E1584">
        <w:trPr>
          <w:trHeight w:val="57"/>
        </w:trPr>
        <w:tc>
          <w:tcPr>
            <w:tcW w:w="1398" w:type="dxa"/>
            <w:hideMark/>
          </w:tcPr>
          <w:p w:rsidR="00211D62" w:rsidRPr="00E54826" w:rsidRDefault="00211D62" w:rsidP="002E1584">
            <w:pPr>
              <w:spacing w:after="200" w:line="276" w:lineRule="auto"/>
              <w:rPr>
                <w:rFonts w:eastAsia="Calibri" w:cs="Arial"/>
                <w:lang w:val="en-GB"/>
              </w:rPr>
            </w:pPr>
          </w:p>
        </w:tc>
        <w:tc>
          <w:tcPr>
            <w:tcW w:w="1971" w:type="dxa"/>
            <w:hideMark/>
          </w:tcPr>
          <w:p w:rsidR="00211D62" w:rsidRPr="00E54826" w:rsidRDefault="00211D62" w:rsidP="002E1584">
            <w:pPr>
              <w:spacing w:after="200" w:line="276" w:lineRule="auto"/>
              <w:rPr>
                <w:rFonts w:eastAsia="Calibri" w:cs="Arial"/>
                <w:lang w:val="en-GB"/>
              </w:rPr>
            </w:pPr>
          </w:p>
        </w:tc>
        <w:tc>
          <w:tcPr>
            <w:tcW w:w="992"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0.8</w:t>
            </w:r>
          </w:p>
        </w:tc>
        <w:tc>
          <w:tcPr>
            <w:tcW w:w="1276"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80 000</w:t>
            </w:r>
          </w:p>
        </w:tc>
      </w:tr>
      <w:tr w:rsidR="00211D62" w:rsidRPr="00E54826" w:rsidTr="002E1584">
        <w:trPr>
          <w:trHeight w:val="57"/>
        </w:trPr>
        <w:tc>
          <w:tcPr>
            <w:tcW w:w="1398" w:type="dxa"/>
            <w:hideMark/>
          </w:tcPr>
          <w:p w:rsidR="00211D62" w:rsidRPr="00E54826" w:rsidRDefault="00211D62" w:rsidP="002E1584">
            <w:pPr>
              <w:spacing w:after="200" w:line="276" w:lineRule="auto"/>
              <w:rPr>
                <w:rFonts w:eastAsia="Calibri" w:cs="Arial"/>
                <w:lang w:val="en-GB"/>
              </w:rPr>
            </w:pPr>
          </w:p>
        </w:tc>
        <w:tc>
          <w:tcPr>
            <w:tcW w:w="1971" w:type="dxa"/>
            <w:hideMark/>
          </w:tcPr>
          <w:p w:rsidR="00211D62" w:rsidRPr="00E54826" w:rsidRDefault="00211D62" w:rsidP="002E1584">
            <w:pPr>
              <w:spacing w:after="200" w:line="276" w:lineRule="auto"/>
              <w:rPr>
                <w:rFonts w:eastAsia="Calibri" w:cs="Arial"/>
                <w:lang w:val="en-GB"/>
              </w:rPr>
            </w:pPr>
          </w:p>
        </w:tc>
        <w:tc>
          <w:tcPr>
            <w:tcW w:w="992"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1.0</w:t>
            </w:r>
          </w:p>
        </w:tc>
        <w:tc>
          <w:tcPr>
            <w:tcW w:w="1276"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100 000</w:t>
            </w:r>
          </w:p>
        </w:tc>
      </w:tr>
      <w:tr w:rsidR="00211D62" w:rsidRPr="00E54826" w:rsidTr="002E1584">
        <w:trPr>
          <w:trHeight w:val="57"/>
        </w:trPr>
        <w:tc>
          <w:tcPr>
            <w:tcW w:w="1398"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Maintenance phase</w:t>
            </w:r>
          </w:p>
        </w:tc>
        <w:tc>
          <w:tcPr>
            <w:tcW w:w="1971" w:type="dxa"/>
            <w:hideMark/>
          </w:tcPr>
          <w:p w:rsidR="00211D62" w:rsidRPr="00E54826" w:rsidRDefault="00211D62" w:rsidP="002E1584">
            <w:pPr>
              <w:spacing w:after="200" w:line="276" w:lineRule="auto"/>
              <w:rPr>
                <w:rFonts w:eastAsia="Calibri" w:cs="Arial"/>
                <w:lang w:val="en-GB"/>
              </w:rPr>
            </w:pPr>
            <w:r w:rsidRPr="00E54826">
              <w:rPr>
                <w:rFonts w:eastAsia="Calibri" w:cs="Arial"/>
                <w:lang w:val="en-GB"/>
              </w:rPr>
              <w:t>3-5 years</w:t>
            </w:r>
          </w:p>
        </w:tc>
        <w:tc>
          <w:tcPr>
            <w:tcW w:w="992" w:type="dxa"/>
            <w:hideMark/>
          </w:tcPr>
          <w:p w:rsidR="00211D62" w:rsidRPr="00E54826" w:rsidRDefault="00211D62" w:rsidP="002E1584">
            <w:pPr>
              <w:spacing w:after="200" w:line="276" w:lineRule="auto"/>
              <w:rPr>
                <w:rFonts w:eastAsia="Calibri" w:cs="Arial"/>
                <w:lang w:val="en-GB"/>
              </w:rPr>
            </w:pPr>
            <w:r w:rsidRPr="00E54826">
              <w:rPr>
                <w:rFonts w:eastAsia="Calibri" w:cs="Arial"/>
              </w:rPr>
              <w:t>1.0</w:t>
            </w:r>
          </w:p>
        </w:tc>
        <w:tc>
          <w:tcPr>
            <w:tcW w:w="1276" w:type="dxa"/>
            <w:hideMark/>
          </w:tcPr>
          <w:p w:rsidR="00211D62" w:rsidRPr="00E54826" w:rsidRDefault="00211D62" w:rsidP="002E1584">
            <w:pPr>
              <w:spacing w:after="200" w:line="276" w:lineRule="auto"/>
              <w:rPr>
                <w:rFonts w:eastAsia="Calibri" w:cs="Arial"/>
                <w:lang w:val="en-GB"/>
              </w:rPr>
            </w:pPr>
            <w:r w:rsidRPr="00E54826">
              <w:rPr>
                <w:rFonts w:eastAsia="Calibri" w:cs="Arial"/>
              </w:rPr>
              <w:t>100,000</w:t>
            </w:r>
          </w:p>
        </w:tc>
      </w:tr>
    </w:tbl>
    <w:p w:rsidR="00211D62" w:rsidRPr="00E54826" w:rsidRDefault="00211D62" w:rsidP="00211D62">
      <w:pPr>
        <w:spacing w:after="200" w:line="276" w:lineRule="auto"/>
        <w:rPr>
          <w:rFonts w:ascii="Calibri" w:eastAsia="Calibri" w:hAnsi="Calibri" w:cs="Arial"/>
          <w:lang w:val="en-US"/>
        </w:rPr>
      </w:pPr>
    </w:p>
    <w:p w:rsidR="00211D62" w:rsidRPr="00E54826" w:rsidRDefault="00211D62" w:rsidP="00211D62">
      <w:pPr>
        <w:spacing w:after="200" w:line="276" w:lineRule="auto"/>
        <w:rPr>
          <w:rFonts w:ascii="Calibri" w:eastAsia="Calibri" w:hAnsi="Calibri" w:cs="Arial"/>
          <w:lang w:val="en-US"/>
        </w:rPr>
      </w:pPr>
      <w:r w:rsidRPr="00E54826">
        <w:rPr>
          <w:rFonts w:ascii="Calibri" w:eastAsia="Calibri" w:hAnsi="Calibri" w:cs="Arial"/>
          <w:b/>
          <w:bCs/>
          <w:lang w:val="en-US"/>
        </w:rPr>
        <w:t>Note:</w:t>
      </w:r>
      <w:r w:rsidRPr="00E54826">
        <w:rPr>
          <w:rFonts w:ascii="Calibri" w:eastAsia="Calibri" w:hAnsi="Calibri" w:cs="Arial"/>
          <w:lang w:val="en-US"/>
        </w:rPr>
        <w:t xml:space="preserve"> SQU (Standard Quality Units) is used here as a generic term to indicate standardization of allergen content, but the specific units and the amount of allergen varies depending on the type of allergen and the manufacturer. The conventional schedule for SCIT with unmodified allergen extracts consists of a dose build up by means of one-weekly injections, followed by maintenance dose injections at 4-8 weeks intervals. Rapid up-dosing is possible with a rush protocol.</w:t>
      </w:r>
    </w:p>
    <w:p w:rsidR="00211D62" w:rsidRPr="00E54826" w:rsidRDefault="00211D62" w:rsidP="00211D62">
      <w:pPr>
        <w:spacing w:after="200" w:line="276" w:lineRule="auto"/>
        <w:rPr>
          <w:rFonts w:ascii="Calibri" w:eastAsia="Calibri" w:hAnsi="Calibri" w:cs="Arial"/>
          <w:lang w:val="en-US"/>
        </w:rPr>
      </w:pPr>
    </w:p>
    <w:tbl>
      <w:tblPr>
        <w:tblStyle w:val="TableGrid1"/>
        <w:tblpPr w:leftFromText="180" w:rightFromText="180" w:vertAnchor="page" w:horzAnchor="margin" w:tblpY="2863"/>
        <w:tblW w:w="0" w:type="auto"/>
        <w:tblLook w:val="04A0" w:firstRow="1" w:lastRow="0" w:firstColumn="1" w:lastColumn="0" w:noHBand="0" w:noVBand="1"/>
      </w:tblPr>
      <w:tblGrid>
        <w:gridCol w:w="1701"/>
        <w:gridCol w:w="3432"/>
        <w:gridCol w:w="3432"/>
      </w:tblGrid>
      <w:tr w:rsidR="00211D62" w:rsidRPr="00E54826" w:rsidTr="002E1584">
        <w:tc>
          <w:tcPr>
            <w:tcW w:w="1701" w:type="dxa"/>
          </w:tcPr>
          <w:p w:rsidR="00211D62" w:rsidRPr="00E54826" w:rsidRDefault="00211D62" w:rsidP="002E1584">
            <w:pPr>
              <w:rPr>
                <w:rFonts w:eastAsia="Calibri" w:cs="Arial"/>
                <w:b/>
                <w:bCs/>
                <w:sz w:val="28"/>
                <w:szCs w:val="28"/>
              </w:rPr>
            </w:pPr>
          </w:p>
        </w:tc>
        <w:tc>
          <w:tcPr>
            <w:tcW w:w="3432" w:type="dxa"/>
          </w:tcPr>
          <w:p w:rsidR="00211D62" w:rsidRPr="00E54826" w:rsidRDefault="00211D62" w:rsidP="002E1584">
            <w:pPr>
              <w:rPr>
                <w:rFonts w:eastAsia="Calibri" w:cs="Arial"/>
                <w:b/>
                <w:bCs/>
                <w:sz w:val="28"/>
                <w:szCs w:val="28"/>
              </w:rPr>
            </w:pPr>
            <w:r w:rsidRPr="00E54826">
              <w:rPr>
                <w:rFonts w:eastAsia="Calibri" w:cs="Arial"/>
                <w:b/>
                <w:bCs/>
                <w:sz w:val="28"/>
                <w:szCs w:val="28"/>
              </w:rPr>
              <w:t>Subcutaneous Immunotherapy</w:t>
            </w:r>
          </w:p>
        </w:tc>
        <w:tc>
          <w:tcPr>
            <w:tcW w:w="3432" w:type="dxa"/>
          </w:tcPr>
          <w:p w:rsidR="00211D62" w:rsidRPr="00E54826" w:rsidRDefault="00211D62" w:rsidP="002E1584">
            <w:pPr>
              <w:rPr>
                <w:rFonts w:eastAsia="Calibri" w:cs="Arial"/>
                <w:b/>
                <w:bCs/>
                <w:sz w:val="28"/>
                <w:szCs w:val="28"/>
              </w:rPr>
            </w:pPr>
            <w:r w:rsidRPr="00E54826">
              <w:rPr>
                <w:rFonts w:eastAsia="Calibri" w:cs="Arial"/>
                <w:b/>
                <w:bCs/>
                <w:sz w:val="28"/>
                <w:szCs w:val="28"/>
              </w:rPr>
              <w:t>Sublingual Immunotherapy</w:t>
            </w:r>
          </w:p>
        </w:tc>
      </w:tr>
      <w:tr w:rsidR="00211D62" w:rsidRPr="00E54826" w:rsidTr="002E1584">
        <w:tc>
          <w:tcPr>
            <w:tcW w:w="1701" w:type="dxa"/>
          </w:tcPr>
          <w:p w:rsidR="00211D62" w:rsidRPr="00E54826" w:rsidRDefault="00211D62" w:rsidP="002E1584">
            <w:pPr>
              <w:spacing w:before="130" w:after="130"/>
              <w:textAlignment w:val="baseline"/>
              <w:rPr>
                <w:rFonts w:cs="Arial"/>
                <w:b/>
                <w:bCs/>
                <w:kern w:val="24"/>
                <w:lang w:eastAsia="ja-JP"/>
              </w:rPr>
            </w:pPr>
            <w:r w:rsidRPr="00E54826">
              <w:rPr>
                <w:rFonts w:cs="Arial"/>
                <w:b/>
                <w:bCs/>
                <w:kern w:val="24"/>
                <w:lang w:eastAsia="ja-JP"/>
              </w:rPr>
              <w:t>Convenience</w:t>
            </w:r>
          </w:p>
        </w:tc>
        <w:tc>
          <w:tcPr>
            <w:tcW w:w="3432" w:type="dxa"/>
          </w:tcPr>
          <w:p w:rsidR="00211D62" w:rsidRPr="00E54826" w:rsidRDefault="00211D62" w:rsidP="002E1584">
            <w:pPr>
              <w:spacing w:before="130" w:after="130"/>
              <w:textAlignment w:val="baseline"/>
              <w:rPr>
                <w:rFonts w:eastAsia="MS Mincho" w:cs="Times New Roman"/>
                <w:lang w:val="en-GB" w:eastAsia="ja-JP"/>
              </w:rPr>
            </w:pPr>
            <w:r w:rsidRPr="00E54826">
              <w:rPr>
                <w:rFonts w:cs="Arial"/>
                <w:kern w:val="24"/>
                <w:lang w:eastAsia="ja-JP"/>
              </w:rPr>
              <w:t xml:space="preserve">Inconvenient for patients </w:t>
            </w:r>
          </w:p>
        </w:tc>
        <w:tc>
          <w:tcPr>
            <w:tcW w:w="3432" w:type="dxa"/>
          </w:tcPr>
          <w:p w:rsidR="00211D62" w:rsidRPr="00E54826" w:rsidRDefault="00211D62" w:rsidP="002E1584">
            <w:pPr>
              <w:spacing w:before="130" w:after="130"/>
              <w:textAlignment w:val="baseline"/>
              <w:rPr>
                <w:rFonts w:eastAsia="MS Mincho" w:cs="Times New Roman"/>
                <w:lang w:val="en-GB" w:eastAsia="ja-JP"/>
              </w:rPr>
            </w:pPr>
            <w:r w:rsidRPr="00E54826">
              <w:rPr>
                <w:rFonts w:cs="Arial"/>
                <w:kern w:val="24"/>
                <w:lang w:eastAsia="ja-JP"/>
              </w:rPr>
              <w:t>Convenient for patients</w:t>
            </w:r>
          </w:p>
        </w:tc>
      </w:tr>
      <w:tr w:rsidR="00211D62" w:rsidRPr="00E54826" w:rsidTr="002E1584">
        <w:tc>
          <w:tcPr>
            <w:tcW w:w="1701" w:type="dxa"/>
          </w:tcPr>
          <w:p w:rsidR="00211D62" w:rsidRPr="00E54826" w:rsidRDefault="00211D62" w:rsidP="002E1584">
            <w:pPr>
              <w:spacing w:before="130" w:after="130"/>
              <w:textAlignment w:val="baseline"/>
              <w:rPr>
                <w:rFonts w:cs="Arial"/>
                <w:b/>
                <w:bCs/>
                <w:kern w:val="24"/>
                <w:lang w:eastAsia="ja-JP"/>
              </w:rPr>
            </w:pPr>
            <w:r w:rsidRPr="00E54826">
              <w:rPr>
                <w:rFonts w:cs="Arial"/>
                <w:b/>
                <w:bCs/>
                <w:kern w:val="24"/>
                <w:lang w:eastAsia="ja-JP"/>
              </w:rPr>
              <w:t>Staff time</w:t>
            </w:r>
          </w:p>
        </w:tc>
        <w:tc>
          <w:tcPr>
            <w:tcW w:w="3432" w:type="dxa"/>
          </w:tcPr>
          <w:p w:rsidR="00211D62" w:rsidRPr="00E54826" w:rsidRDefault="00211D62" w:rsidP="002E1584">
            <w:pPr>
              <w:spacing w:before="130" w:after="130"/>
              <w:textAlignment w:val="baseline"/>
              <w:rPr>
                <w:rFonts w:eastAsia="MS Mincho" w:cs="Times New Roman"/>
                <w:lang w:val="en-GB" w:eastAsia="ja-JP"/>
              </w:rPr>
            </w:pPr>
            <w:r w:rsidRPr="00E54826">
              <w:rPr>
                <w:rFonts w:cs="Arial"/>
                <w:kern w:val="24"/>
                <w:lang w:eastAsia="ja-JP"/>
              </w:rPr>
              <w:t xml:space="preserve">Significant demand on staff time </w:t>
            </w:r>
          </w:p>
        </w:tc>
        <w:tc>
          <w:tcPr>
            <w:tcW w:w="3432" w:type="dxa"/>
          </w:tcPr>
          <w:p w:rsidR="00211D62" w:rsidRPr="00E54826" w:rsidRDefault="00211D62" w:rsidP="002E1584">
            <w:pPr>
              <w:spacing w:before="130" w:after="130"/>
              <w:textAlignment w:val="baseline"/>
              <w:rPr>
                <w:rFonts w:eastAsia="MS Mincho" w:cs="Times New Roman"/>
                <w:lang w:val="en-GB" w:eastAsia="ja-JP"/>
              </w:rPr>
            </w:pPr>
            <w:r w:rsidRPr="00E54826">
              <w:rPr>
                <w:rFonts w:cs="Arial"/>
                <w:kern w:val="24"/>
                <w:lang w:eastAsia="ja-JP"/>
              </w:rPr>
              <w:t>Minimum use of healthcare resources</w:t>
            </w:r>
          </w:p>
        </w:tc>
      </w:tr>
      <w:tr w:rsidR="00211D62" w:rsidRPr="00E54826" w:rsidTr="002E1584">
        <w:tc>
          <w:tcPr>
            <w:tcW w:w="1701" w:type="dxa"/>
          </w:tcPr>
          <w:p w:rsidR="00211D62" w:rsidRPr="00E54826" w:rsidRDefault="00211D62" w:rsidP="002E1584">
            <w:pPr>
              <w:spacing w:before="130" w:after="130"/>
              <w:textAlignment w:val="baseline"/>
              <w:rPr>
                <w:rFonts w:cs="Arial"/>
                <w:b/>
                <w:bCs/>
                <w:kern w:val="24"/>
                <w:lang w:eastAsia="ja-JP"/>
              </w:rPr>
            </w:pPr>
            <w:r w:rsidRPr="00E54826">
              <w:rPr>
                <w:rFonts w:cs="Arial"/>
                <w:b/>
                <w:bCs/>
                <w:kern w:val="24"/>
                <w:lang w:eastAsia="ja-JP"/>
              </w:rPr>
              <w:t>Safety</w:t>
            </w:r>
          </w:p>
        </w:tc>
        <w:tc>
          <w:tcPr>
            <w:tcW w:w="3432" w:type="dxa"/>
          </w:tcPr>
          <w:p w:rsidR="00211D62" w:rsidRPr="00E54826" w:rsidRDefault="00211D62" w:rsidP="002E1584">
            <w:pPr>
              <w:spacing w:before="130" w:after="130"/>
              <w:textAlignment w:val="baseline"/>
              <w:rPr>
                <w:rFonts w:eastAsia="MS Mincho" w:cs="Times New Roman"/>
                <w:lang w:val="en-GB" w:eastAsia="ja-JP"/>
              </w:rPr>
            </w:pPr>
            <w:r w:rsidRPr="00E54826">
              <w:rPr>
                <w:rFonts w:cs="Arial"/>
                <w:kern w:val="24"/>
                <w:lang w:eastAsia="ja-JP"/>
              </w:rPr>
              <w:t>Local adverse effects are common and rarely systemic reactions occur</w:t>
            </w:r>
          </w:p>
        </w:tc>
        <w:tc>
          <w:tcPr>
            <w:tcW w:w="3432" w:type="dxa"/>
          </w:tcPr>
          <w:p w:rsidR="00211D62" w:rsidRPr="00E54826" w:rsidRDefault="00211D62" w:rsidP="002E1584">
            <w:pPr>
              <w:spacing w:before="130" w:after="130"/>
              <w:textAlignment w:val="baseline"/>
              <w:rPr>
                <w:rFonts w:eastAsia="MS Mincho" w:cs="Times New Roman"/>
                <w:lang w:val="en-GB" w:eastAsia="ja-JP"/>
              </w:rPr>
            </w:pPr>
            <w:r w:rsidRPr="00E54826">
              <w:rPr>
                <w:rFonts w:cs="Arial"/>
                <w:kern w:val="24"/>
                <w:lang w:eastAsia="ja-JP"/>
              </w:rPr>
              <w:t>Local adverse effects are common but systemic reactions do not occur</w:t>
            </w:r>
          </w:p>
        </w:tc>
      </w:tr>
      <w:tr w:rsidR="00211D62" w:rsidRPr="00E54826" w:rsidTr="002E1584">
        <w:tc>
          <w:tcPr>
            <w:tcW w:w="1701" w:type="dxa"/>
          </w:tcPr>
          <w:p w:rsidR="00211D62" w:rsidRPr="00E54826" w:rsidRDefault="00211D62" w:rsidP="002E1584">
            <w:pPr>
              <w:spacing w:before="130" w:after="130"/>
              <w:textAlignment w:val="baseline"/>
              <w:rPr>
                <w:rFonts w:cs="Arial"/>
                <w:b/>
                <w:bCs/>
                <w:kern w:val="24"/>
                <w:lang w:eastAsia="ja-JP"/>
              </w:rPr>
            </w:pPr>
            <w:r w:rsidRPr="00E54826">
              <w:rPr>
                <w:rFonts w:cs="Arial"/>
                <w:b/>
                <w:bCs/>
                <w:kern w:val="24"/>
                <w:lang w:eastAsia="ja-JP"/>
              </w:rPr>
              <w:t>Feasibility</w:t>
            </w:r>
          </w:p>
        </w:tc>
        <w:tc>
          <w:tcPr>
            <w:tcW w:w="3432" w:type="dxa"/>
          </w:tcPr>
          <w:p w:rsidR="00211D62" w:rsidRPr="00E54826" w:rsidRDefault="00211D62" w:rsidP="002E1584">
            <w:pPr>
              <w:spacing w:before="130" w:after="130"/>
              <w:textAlignment w:val="baseline"/>
              <w:rPr>
                <w:rFonts w:eastAsia="MS Mincho" w:cs="Times New Roman"/>
                <w:lang w:val="en-GB" w:eastAsia="ja-JP"/>
              </w:rPr>
            </w:pPr>
            <w:r w:rsidRPr="00E54826">
              <w:rPr>
                <w:rFonts w:cs="Arial"/>
                <w:kern w:val="24"/>
                <w:lang w:eastAsia="ja-JP"/>
              </w:rPr>
              <w:t>Require expertise and facilities that may not be readily available</w:t>
            </w:r>
          </w:p>
        </w:tc>
        <w:tc>
          <w:tcPr>
            <w:tcW w:w="3432" w:type="dxa"/>
          </w:tcPr>
          <w:p w:rsidR="00211D62" w:rsidRPr="00E54826" w:rsidRDefault="00211D62" w:rsidP="002E1584">
            <w:pPr>
              <w:spacing w:before="130" w:after="130"/>
              <w:textAlignment w:val="baseline"/>
              <w:rPr>
                <w:rFonts w:eastAsia="MS Mincho" w:cs="Times New Roman"/>
                <w:lang w:val="en-GB" w:eastAsia="ja-JP"/>
              </w:rPr>
            </w:pPr>
            <w:r w:rsidRPr="00E54826">
              <w:rPr>
                <w:rFonts w:cs="Arial"/>
                <w:kern w:val="24"/>
                <w:lang w:eastAsia="ja-JP"/>
              </w:rPr>
              <w:t>Does not require specific expertise or facilities</w:t>
            </w:r>
          </w:p>
        </w:tc>
      </w:tr>
      <w:tr w:rsidR="00211D62" w:rsidRPr="00E54826" w:rsidTr="002E1584">
        <w:tc>
          <w:tcPr>
            <w:tcW w:w="1701" w:type="dxa"/>
          </w:tcPr>
          <w:p w:rsidR="00211D62" w:rsidRPr="00E54826" w:rsidRDefault="00211D62" w:rsidP="002E1584">
            <w:pPr>
              <w:spacing w:before="130" w:after="130"/>
              <w:textAlignment w:val="baseline"/>
              <w:rPr>
                <w:rFonts w:cs="Arial"/>
                <w:b/>
                <w:bCs/>
                <w:kern w:val="24"/>
                <w:lang w:eastAsia="ja-JP"/>
              </w:rPr>
            </w:pPr>
            <w:r w:rsidRPr="00E54826">
              <w:rPr>
                <w:rFonts w:cs="Arial"/>
                <w:b/>
                <w:bCs/>
                <w:kern w:val="24"/>
                <w:lang w:eastAsia="ja-JP"/>
              </w:rPr>
              <w:t>Efficacy</w:t>
            </w:r>
          </w:p>
        </w:tc>
        <w:tc>
          <w:tcPr>
            <w:tcW w:w="3432" w:type="dxa"/>
          </w:tcPr>
          <w:p w:rsidR="00211D62" w:rsidRPr="00E54826" w:rsidRDefault="00211D62" w:rsidP="002E1584">
            <w:pPr>
              <w:spacing w:before="130" w:after="130"/>
              <w:textAlignment w:val="baseline"/>
              <w:rPr>
                <w:rFonts w:eastAsia="MS Mincho" w:cs="Times New Roman"/>
                <w:lang w:val="en-GB" w:eastAsia="ja-JP"/>
              </w:rPr>
            </w:pPr>
            <w:r w:rsidRPr="00E54826">
              <w:rPr>
                <w:rFonts w:cs="Arial"/>
                <w:kern w:val="24"/>
                <w:lang w:eastAsia="ja-JP"/>
              </w:rPr>
              <w:t>Effective in allergic rhinitis, asthma and insect allergy.</w:t>
            </w:r>
          </w:p>
        </w:tc>
        <w:tc>
          <w:tcPr>
            <w:tcW w:w="3432" w:type="dxa"/>
          </w:tcPr>
          <w:p w:rsidR="00211D62" w:rsidRPr="00E54826" w:rsidRDefault="00211D62" w:rsidP="002E1584">
            <w:pPr>
              <w:spacing w:before="130" w:after="130"/>
              <w:textAlignment w:val="baseline"/>
              <w:rPr>
                <w:rFonts w:eastAsia="MS Mincho" w:cs="Times New Roman"/>
                <w:lang w:val="en-GB" w:eastAsia="ja-JP"/>
              </w:rPr>
            </w:pPr>
            <w:r w:rsidRPr="00E54826">
              <w:rPr>
                <w:rFonts w:cs="Arial"/>
                <w:kern w:val="24"/>
                <w:lang w:eastAsia="ja-JP"/>
              </w:rPr>
              <w:t xml:space="preserve">Effective in allergic rhinitis and asthma. </w:t>
            </w:r>
          </w:p>
        </w:tc>
      </w:tr>
      <w:tr w:rsidR="00211D62" w:rsidRPr="00E54826" w:rsidTr="002E1584">
        <w:tc>
          <w:tcPr>
            <w:tcW w:w="1701" w:type="dxa"/>
          </w:tcPr>
          <w:p w:rsidR="00211D62" w:rsidRPr="00E54826" w:rsidRDefault="00211D62" w:rsidP="002E1584">
            <w:pPr>
              <w:spacing w:before="130" w:after="130"/>
              <w:textAlignment w:val="baseline"/>
              <w:rPr>
                <w:rFonts w:cs="Arial"/>
                <w:b/>
                <w:bCs/>
                <w:kern w:val="24"/>
                <w:lang w:eastAsia="ja-JP"/>
              </w:rPr>
            </w:pPr>
            <w:r w:rsidRPr="00E54826">
              <w:rPr>
                <w:rFonts w:cs="Arial"/>
                <w:b/>
                <w:bCs/>
                <w:kern w:val="24"/>
                <w:lang w:eastAsia="ja-JP"/>
              </w:rPr>
              <w:t>Long term effects</w:t>
            </w:r>
          </w:p>
        </w:tc>
        <w:tc>
          <w:tcPr>
            <w:tcW w:w="3432" w:type="dxa"/>
          </w:tcPr>
          <w:p w:rsidR="00211D62" w:rsidRPr="00E54826" w:rsidRDefault="00211D62" w:rsidP="002E1584">
            <w:pPr>
              <w:spacing w:before="130" w:after="130"/>
              <w:textAlignment w:val="baseline"/>
              <w:rPr>
                <w:rFonts w:eastAsia="MS Mincho" w:cs="Times New Roman"/>
                <w:lang w:val="en-GB" w:eastAsia="ja-JP"/>
              </w:rPr>
            </w:pPr>
            <w:r w:rsidRPr="00E54826">
              <w:rPr>
                <w:rFonts w:cs="Arial"/>
                <w:kern w:val="24"/>
                <w:lang w:eastAsia="ja-JP"/>
              </w:rPr>
              <w:t>Long term remission in disease may occur</w:t>
            </w:r>
          </w:p>
        </w:tc>
        <w:tc>
          <w:tcPr>
            <w:tcW w:w="3432" w:type="dxa"/>
          </w:tcPr>
          <w:p w:rsidR="00211D62" w:rsidRPr="00E54826" w:rsidRDefault="00211D62" w:rsidP="002E1584">
            <w:pPr>
              <w:spacing w:before="130" w:after="130"/>
              <w:textAlignment w:val="baseline"/>
              <w:rPr>
                <w:rFonts w:eastAsia="MS Mincho" w:cs="Times New Roman"/>
                <w:lang w:val="en-GB" w:eastAsia="ja-JP"/>
              </w:rPr>
            </w:pPr>
            <w:r w:rsidRPr="00E54826">
              <w:rPr>
                <w:rFonts w:cs="Arial"/>
                <w:kern w:val="24"/>
                <w:lang w:eastAsia="ja-JP"/>
              </w:rPr>
              <w:t>Long term effects are uncertain</w:t>
            </w:r>
          </w:p>
        </w:tc>
      </w:tr>
      <w:tr w:rsidR="00211D62" w:rsidRPr="00E54826" w:rsidTr="002E1584">
        <w:tc>
          <w:tcPr>
            <w:tcW w:w="1701" w:type="dxa"/>
          </w:tcPr>
          <w:p w:rsidR="00211D62" w:rsidRPr="00E54826" w:rsidRDefault="00211D62" w:rsidP="002E1584">
            <w:pPr>
              <w:rPr>
                <w:rFonts w:eastAsia="Calibri" w:cs="Arial"/>
                <w:b/>
                <w:bCs/>
              </w:rPr>
            </w:pPr>
            <w:r w:rsidRPr="00E54826">
              <w:rPr>
                <w:rFonts w:eastAsia="Calibri" w:cs="Arial"/>
                <w:b/>
                <w:bCs/>
              </w:rPr>
              <w:t>Cost</w:t>
            </w:r>
          </w:p>
        </w:tc>
        <w:tc>
          <w:tcPr>
            <w:tcW w:w="3432" w:type="dxa"/>
          </w:tcPr>
          <w:p w:rsidR="00211D62" w:rsidRPr="00E54826" w:rsidRDefault="00211D62" w:rsidP="002E1584">
            <w:pPr>
              <w:spacing w:before="130" w:after="130"/>
              <w:rPr>
                <w:rFonts w:eastAsia="Calibri" w:cs="Arial"/>
              </w:rPr>
            </w:pPr>
            <w:r w:rsidRPr="00E54826">
              <w:rPr>
                <w:rFonts w:eastAsia="Calibri" w:cs="Arial"/>
              </w:rPr>
              <w:t>Cost of treatment extract is lower, but overall cost, given an increased use of healthcare resources, may be higher</w:t>
            </w:r>
          </w:p>
        </w:tc>
        <w:tc>
          <w:tcPr>
            <w:tcW w:w="3432" w:type="dxa"/>
          </w:tcPr>
          <w:p w:rsidR="00211D62" w:rsidRPr="00E54826" w:rsidRDefault="00211D62" w:rsidP="002E1584">
            <w:pPr>
              <w:spacing w:before="130" w:after="130"/>
              <w:textAlignment w:val="baseline"/>
              <w:rPr>
                <w:rFonts w:eastAsia="MS Mincho" w:cs="Times New Roman"/>
                <w:lang w:val="en-GB" w:eastAsia="ja-JP"/>
              </w:rPr>
            </w:pPr>
            <w:r w:rsidRPr="00E54826">
              <w:rPr>
                <w:rFonts w:cs="Arial"/>
                <w:kern w:val="24"/>
                <w:lang w:eastAsia="ja-JP"/>
              </w:rPr>
              <w:t>High cost of treatment extract, but minimal use of healthcare resources</w:t>
            </w:r>
          </w:p>
        </w:tc>
      </w:tr>
    </w:tbl>
    <w:p w:rsidR="00211D62" w:rsidRPr="00E54826" w:rsidRDefault="00211D62" w:rsidP="00211D62">
      <w:pPr>
        <w:spacing w:after="200" w:line="276" w:lineRule="auto"/>
        <w:rPr>
          <w:rFonts w:ascii="Calibri" w:eastAsia="Calibri" w:hAnsi="Calibri" w:cs="Arial"/>
          <w:b/>
          <w:bCs/>
          <w:lang w:val="en-US"/>
        </w:rPr>
      </w:pPr>
      <w:r w:rsidRPr="00E54826">
        <w:rPr>
          <w:rFonts w:ascii="Calibri" w:eastAsia="Calibri" w:hAnsi="Calibri" w:cs="Arial"/>
          <w:b/>
          <w:bCs/>
          <w:lang w:val="en-US"/>
        </w:rPr>
        <w:t>Table 2: Attributes of subcutaneous and sublingual allergen immunotherapy</w:t>
      </w:r>
    </w:p>
    <w:p w:rsidR="00211D62" w:rsidRPr="00E54826" w:rsidRDefault="00211D62" w:rsidP="00211D62">
      <w:pPr>
        <w:spacing w:after="200" w:line="276" w:lineRule="auto"/>
        <w:rPr>
          <w:rFonts w:ascii="Calibri" w:eastAsia="Calibri" w:hAnsi="Calibri" w:cs="Arial"/>
          <w:lang w:val="en-US"/>
        </w:rPr>
      </w:pPr>
    </w:p>
    <w:p w:rsidR="00211D62" w:rsidRPr="00E54826" w:rsidRDefault="00211D62" w:rsidP="00211D62">
      <w:pPr>
        <w:spacing w:after="200" w:line="276" w:lineRule="auto"/>
        <w:rPr>
          <w:rFonts w:ascii="Calibri" w:eastAsia="Calibri" w:hAnsi="Calibri" w:cs="Arial"/>
          <w:lang w:val="en-US"/>
        </w:rPr>
      </w:pPr>
    </w:p>
    <w:p w:rsidR="00211D62" w:rsidRPr="00E54826" w:rsidRDefault="00211D62" w:rsidP="00211D62">
      <w:pPr>
        <w:spacing w:after="200" w:line="276" w:lineRule="auto"/>
        <w:rPr>
          <w:rFonts w:ascii="Calibri" w:eastAsia="Calibri" w:hAnsi="Calibri" w:cs="Arial"/>
          <w:lang w:val="en-US"/>
        </w:rPr>
      </w:pPr>
    </w:p>
    <w:p w:rsidR="00211D62" w:rsidRPr="00E54826" w:rsidRDefault="00211D62" w:rsidP="00211D62">
      <w:pPr>
        <w:spacing w:after="200" w:line="276" w:lineRule="auto"/>
        <w:rPr>
          <w:rFonts w:ascii="Calibri" w:eastAsia="Calibri" w:hAnsi="Calibri" w:cs="Arial"/>
          <w:lang w:val="en-US"/>
        </w:rPr>
      </w:pPr>
    </w:p>
    <w:p w:rsidR="00211D62" w:rsidRPr="00E54826" w:rsidRDefault="00211D62" w:rsidP="00211D62">
      <w:pPr>
        <w:spacing w:after="200" w:line="276" w:lineRule="auto"/>
        <w:rPr>
          <w:rFonts w:ascii="Calibri" w:eastAsia="Calibri" w:hAnsi="Calibri" w:cs="Arial"/>
          <w:lang w:val="en-US"/>
        </w:rPr>
      </w:pPr>
    </w:p>
    <w:p w:rsidR="00211D62" w:rsidRPr="00E54826" w:rsidRDefault="00211D62" w:rsidP="00211D62">
      <w:pPr>
        <w:spacing w:after="200" w:line="276" w:lineRule="auto"/>
        <w:rPr>
          <w:rFonts w:ascii="Calibri" w:eastAsia="Calibri" w:hAnsi="Calibri" w:cs="Arial"/>
          <w:lang w:val="en-US"/>
        </w:rPr>
      </w:pPr>
    </w:p>
    <w:p w:rsidR="00211D62" w:rsidRPr="00E54826" w:rsidRDefault="00211D62" w:rsidP="00211D62">
      <w:pPr>
        <w:spacing w:after="200" w:line="276" w:lineRule="auto"/>
        <w:rPr>
          <w:rFonts w:ascii="Calibri" w:eastAsia="Calibri" w:hAnsi="Calibri" w:cs="Arial"/>
          <w:lang w:val="en-US"/>
        </w:rPr>
      </w:pPr>
    </w:p>
    <w:p w:rsidR="00211D62" w:rsidRPr="00E54826" w:rsidRDefault="00211D62" w:rsidP="00211D62">
      <w:pPr>
        <w:spacing w:after="200" w:line="276" w:lineRule="auto"/>
        <w:rPr>
          <w:rFonts w:ascii="Calibri" w:eastAsia="Calibri" w:hAnsi="Calibri" w:cs="Arial"/>
          <w:lang w:val="en-US"/>
        </w:rPr>
      </w:pPr>
    </w:p>
    <w:p w:rsidR="00211D62" w:rsidRPr="00E54826" w:rsidRDefault="00211D62" w:rsidP="00211D62">
      <w:pPr>
        <w:spacing w:after="200" w:line="276" w:lineRule="auto"/>
        <w:rPr>
          <w:rFonts w:ascii="Calibri" w:eastAsia="Calibri" w:hAnsi="Calibri" w:cs="Arial"/>
          <w:lang w:val="en-US"/>
        </w:rPr>
      </w:pPr>
    </w:p>
    <w:p w:rsidR="00211D62" w:rsidRPr="00E54826" w:rsidRDefault="00211D62" w:rsidP="00211D62">
      <w:pPr>
        <w:spacing w:after="200" w:line="276" w:lineRule="auto"/>
        <w:rPr>
          <w:rFonts w:ascii="Calibri" w:eastAsia="Calibri" w:hAnsi="Calibri" w:cs="Arial"/>
          <w:lang w:val="en-US"/>
        </w:rPr>
      </w:pPr>
    </w:p>
    <w:p w:rsidR="00211D62" w:rsidRPr="00E54826" w:rsidRDefault="00211D62" w:rsidP="00211D62">
      <w:pPr>
        <w:spacing w:after="200" w:line="276" w:lineRule="auto"/>
        <w:rPr>
          <w:rFonts w:ascii="Calibri" w:eastAsia="Calibri" w:hAnsi="Calibri" w:cs="Arial"/>
          <w:lang w:val="en-US"/>
        </w:rPr>
      </w:pPr>
    </w:p>
    <w:p w:rsidR="00211D62" w:rsidRPr="00E54826" w:rsidRDefault="00211D62" w:rsidP="00211D62">
      <w:pPr>
        <w:spacing w:after="200" w:line="276" w:lineRule="auto"/>
        <w:rPr>
          <w:rFonts w:ascii="Calibri" w:eastAsia="Calibri" w:hAnsi="Calibri" w:cs="Arial"/>
          <w:lang w:val="en-US"/>
        </w:rPr>
      </w:pPr>
    </w:p>
    <w:p w:rsidR="00211D62" w:rsidRPr="00E54826" w:rsidRDefault="00211D62" w:rsidP="00211D62">
      <w:pPr>
        <w:spacing w:after="200" w:line="276" w:lineRule="auto"/>
        <w:rPr>
          <w:rFonts w:ascii="Calibri" w:eastAsia="Calibri" w:hAnsi="Calibri" w:cs="Arial"/>
          <w:lang w:val="en-US"/>
        </w:rPr>
      </w:pPr>
    </w:p>
    <w:p w:rsidR="00211D62" w:rsidRPr="00E54826" w:rsidRDefault="00211D62" w:rsidP="00211D62">
      <w:pPr>
        <w:spacing w:after="200" w:line="276" w:lineRule="auto"/>
        <w:rPr>
          <w:rFonts w:ascii="Calibri" w:eastAsia="Calibri" w:hAnsi="Calibri" w:cs="Arial"/>
          <w:lang w:val="en-US"/>
        </w:rPr>
      </w:pPr>
    </w:p>
    <w:p w:rsidR="00211D62" w:rsidRDefault="00211D62" w:rsidP="00211D62">
      <w:pPr>
        <w:rPr>
          <w:b/>
          <w:bCs/>
        </w:rPr>
      </w:pPr>
    </w:p>
    <w:p w:rsidR="00211D62" w:rsidRPr="00513DD4" w:rsidRDefault="00211D62" w:rsidP="00211D62">
      <w:r w:rsidRPr="0051142E">
        <w:rPr>
          <w:b/>
          <w:bCs/>
        </w:rPr>
        <w:t xml:space="preserve">Figure </w:t>
      </w:r>
      <w:r>
        <w:rPr>
          <w:b/>
          <w:bCs/>
        </w:rPr>
        <w:t>1:</w:t>
      </w:r>
      <w:r w:rsidRPr="00513DD4">
        <w:t xml:space="preserve"> </w:t>
      </w:r>
      <w:r w:rsidRPr="00513DD4">
        <w:rPr>
          <w:b/>
          <w:bCs/>
        </w:rPr>
        <w:t xml:space="preserve">Management of allergic conditions </w:t>
      </w:r>
    </w:p>
    <w:p w:rsidR="00211D62" w:rsidRDefault="00211D62" w:rsidP="00211D62">
      <w:r w:rsidRPr="0051142E">
        <w:rPr>
          <w:rFonts w:ascii="Times New Roman" w:eastAsia="SimSun" w:hAnsi="Times New Roman" w:cs="Times New Roman"/>
          <w:b/>
          <w:bCs/>
          <w:noProof/>
          <w:sz w:val="24"/>
          <w:szCs w:val="24"/>
          <w:lang w:eastAsia="en-GB"/>
        </w:rPr>
        <mc:AlternateContent>
          <mc:Choice Requires="wpg">
            <w:drawing>
              <wp:anchor distT="0" distB="0" distL="114300" distR="114300" simplePos="0" relativeHeight="251659264" behindDoc="0" locked="0" layoutInCell="1" allowOverlap="1" wp14:anchorId="5901731E" wp14:editId="27AA36E4">
                <wp:simplePos x="0" y="0"/>
                <wp:positionH relativeFrom="margin">
                  <wp:posOffset>639445</wp:posOffset>
                </wp:positionH>
                <wp:positionV relativeFrom="paragraph">
                  <wp:posOffset>153035</wp:posOffset>
                </wp:positionV>
                <wp:extent cx="4497705" cy="3230880"/>
                <wp:effectExtent l="0" t="0" r="17145" b="26670"/>
                <wp:wrapSquare wrapText="bothSides"/>
                <wp:docPr id="18" name="Canvas 1"/>
                <wp:cNvGraphicFramePr/>
                <a:graphic xmlns:a="http://schemas.openxmlformats.org/drawingml/2006/main">
                  <a:graphicData uri="http://schemas.microsoft.com/office/word/2010/wordprocessingGroup">
                    <wpg:wgp>
                      <wpg:cNvGrpSpPr/>
                      <wpg:grpSpPr>
                        <a:xfrm>
                          <a:off x="0" y="0"/>
                          <a:ext cx="4497705" cy="3230880"/>
                          <a:chOff x="236023" y="807664"/>
                          <a:chExt cx="5511157" cy="3340640"/>
                        </a:xfrm>
                      </wpg:grpSpPr>
                      <wps:wsp>
                        <wps:cNvPr id="19" name="Rectangle 2"/>
                        <wps:cNvSpPr/>
                        <wps:spPr>
                          <a:xfrm>
                            <a:off x="236023" y="807664"/>
                            <a:ext cx="5511157" cy="3340640"/>
                          </a:xfrm>
                          <a:prstGeom prst="rect">
                            <a:avLst/>
                          </a:prstGeom>
                          <a:ln>
                            <a:solidFill>
                              <a:srgbClr val="4F81BD"/>
                            </a:solidFill>
                          </a:ln>
                        </wps:spPr>
                        <wps:bodyPr/>
                      </wps:wsp>
                      <wps:wsp>
                        <wps:cNvPr id="20" name="Text Box 2"/>
                        <wps:cNvSpPr txBox="1"/>
                        <wps:spPr>
                          <a:xfrm>
                            <a:off x="804599" y="1852171"/>
                            <a:ext cx="1088543" cy="481849"/>
                          </a:xfrm>
                          <a:prstGeom prst="rect">
                            <a:avLst/>
                          </a:prstGeom>
                          <a:solidFill>
                            <a:sysClr val="window" lastClr="FFFFFF"/>
                          </a:solidFill>
                          <a:ln w="6350">
                            <a:solidFill>
                              <a:prstClr val="black"/>
                            </a:solidFill>
                          </a:ln>
                          <a:effectLst/>
                        </wps:spPr>
                        <wps:txbx>
                          <w:txbxContent>
                            <w:p w:rsidR="00211D62" w:rsidRPr="00816427" w:rsidRDefault="00211D62" w:rsidP="00211D62">
                              <w:pPr>
                                <w:rPr>
                                  <w:rFonts w:ascii="Arial" w:hAnsi="Arial"/>
                                  <w:b/>
                                  <w:color w:val="002060"/>
                                  <w:sz w:val="19"/>
                                  <w:szCs w:val="19"/>
                                </w:rPr>
                              </w:pPr>
                              <w:r>
                                <w:rPr>
                                  <w:rFonts w:ascii="Arial" w:hAnsi="Arial"/>
                                  <w:b/>
                                  <w:color w:val="002060"/>
                                  <w:sz w:val="19"/>
                                  <w:szCs w:val="19"/>
                                </w:rPr>
                                <w:t>Allergen Avoidanc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 name="Text Box 2"/>
                        <wps:cNvSpPr txBox="1"/>
                        <wps:spPr>
                          <a:xfrm>
                            <a:off x="2245348" y="875717"/>
                            <a:ext cx="1201821" cy="422860"/>
                          </a:xfrm>
                          <a:prstGeom prst="rect">
                            <a:avLst/>
                          </a:prstGeom>
                          <a:solidFill>
                            <a:sysClr val="window" lastClr="FFFFFF"/>
                          </a:solidFill>
                          <a:ln w="6350">
                            <a:solidFill>
                              <a:prstClr val="black"/>
                            </a:solidFill>
                          </a:ln>
                          <a:effectLst/>
                        </wps:spPr>
                        <wps:txbx>
                          <w:txbxContent>
                            <w:p w:rsidR="00211D62" w:rsidRPr="00B04FF4" w:rsidRDefault="00211D62" w:rsidP="00211D62">
                              <w:pPr>
                                <w:pStyle w:val="NormalWeb"/>
                                <w:rPr>
                                  <w:rFonts w:ascii="Arial" w:hAnsi="Arial" w:cs="Arial"/>
                                  <w:b/>
                                  <w:color w:val="002060"/>
                                  <w:sz w:val="19"/>
                                  <w:szCs w:val="19"/>
                                  <w:lang w:val="en-US"/>
                                </w:rPr>
                              </w:pPr>
                              <w:r>
                                <w:rPr>
                                  <w:rFonts w:ascii="Arial" w:eastAsia="Cambria" w:hAnsi="Arial" w:cs="Arial"/>
                                  <w:b/>
                                  <w:color w:val="002060"/>
                                  <w:sz w:val="19"/>
                                  <w:szCs w:val="19"/>
                                  <w:lang w:val="en-US"/>
                                </w:rPr>
                                <w:t>Allergy Managemen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 name="Text Box 2"/>
                        <wps:cNvSpPr txBox="1"/>
                        <wps:spPr>
                          <a:xfrm>
                            <a:off x="2137416" y="1835308"/>
                            <a:ext cx="1371374" cy="497204"/>
                          </a:xfrm>
                          <a:prstGeom prst="rect">
                            <a:avLst/>
                          </a:prstGeom>
                          <a:solidFill>
                            <a:sysClr val="window" lastClr="FFFFFF"/>
                          </a:solidFill>
                          <a:ln w="6350">
                            <a:solidFill>
                              <a:prstClr val="black"/>
                            </a:solidFill>
                          </a:ln>
                          <a:effectLst/>
                        </wps:spPr>
                        <wps:txbx>
                          <w:txbxContent>
                            <w:p w:rsidR="00211D62" w:rsidRPr="00B04FF4" w:rsidRDefault="00211D62" w:rsidP="00211D62">
                              <w:pPr>
                                <w:pStyle w:val="NormalWeb"/>
                                <w:rPr>
                                  <w:rFonts w:ascii="Arial" w:hAnsi="Arial" w:cs="Arial"/>
                                  <w:b/>
                                  <w:color w:val="002060"/>
                                  <w:sz w:val="19"/>
                                  <w:szCs w:val="19"/>
                                  <w:lang w:val="en-US"/>
                                </w:rPr>
                              </w:pPr>
                              <w:r>
                                <w:rPr>
                                  <w:rFonts w:ascii="Arial" w:eastAsia="Cambria" w:hAnsi="Arial" w:cs="Arial"/>
                                  <w:b/>
                                  <w:color w:val="002060"/>
                                  <w:sz w:val="19"/>
                                  <w:szCs w:val="19"/>
                                  <w:lang w:val="en-US"/>
                                </w:rPr>
                                <w:t>Allergen Immunotherapy</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 name="Text Box 2"/>
                        <wps:cNvSpPr txBox="1"/>
                        <wps:spPr>
                          <a:xfrm>
                            <a:off x="1379438" y="3011293"/>
                            <a:ext cx="1198188" cy="424064"/>
                          </a:xfrm>
                          <a:prstGeom prst="rect">
                            <a:avLst/>
                          </a:prstGeom>
                          <a:solidFill>
                            <a:sysClr val="window" lastClr="FFFFFF"/>
                          </a:solidFill>
                          <a:ln w="6350">
                            <a:solidFill>
                              <a:prstClr val="black"/>
                            </a:solidFill>
                          </a:ln>
                          <a:effectLst/>
                        </wps:spPr>
                        <wps:txbx>
                          <w:txbxContent>
                            <w:p w:rsidR="00211D62" w:rsidRPr="00B04FF4" w:rsidRDefault="00211D62" w:rsidP="00211D62">
                              <w:pPr>
                                <w:pStyle w:val="NormalWeb"/>
                                <w:rPr>
                                  <w:rFonts w:ascii="Arial" w:hAnsi="Arial" w:cs="Arial"/>
                                  <w:b/>
                                  <w:color w:val="002060"/>
                                  <w:sz w:val="19"/>
                                  <w:szCs w:val="19"/>
                                </w:rPr>
                              </w:pPr>
                              <w:r>
                                <w:rPr>
                                  <w:rFonts w:ascii="Arial" w:eastAsia="Cambria" w:hAnsi="Arial" w:cs="Arial"/>
                                  <w:b/>
                                  <w:color w:val="002060"/>
                                  <w:sz w:val="19"/>
                                  <w:szCs w:val="19"/>
                                </w:rPr>
                                <w:t>Sub-Cutaneous Immunotherapy</w:t>
                              </w:r>
                            </w:p>
                          </w:txbxContent>
                        </wps:txbx>
                        <wps:bodyPr rot="0" spcFirstLastPara="0" vert="horz" wrap="square" lIns="18288" tIns="18288" rIns="18288" bIns="18288" numCol="1" spcCol="0" rtlCol="0" fromWordArt="0" anchor="t" anchorCtr="0" forceAA="0" compatLnSpc="1">
                          <a:prstTxWarp prst="textNoShape">
                            <a:avLst/>
                          </a:prstTxWarp>
                          <a:noAutofit/>
                        </wps:bodyPr>
                      </wps:wsp>
                      <wps:wsp>
                        <wps:cNvPr id="39" name="Text Box 2"/>
                        <wps:cNvSpPr txBox="1"/>
                        <wps:spPr>
                          <a:xfrm>
                            <a:off x="3693652" y="1827663"/>
                            <a:ext cx="1520738" cy="497204"/>
                          </a:xfrm>
                          <a:prstGeom prst="rect">
                            <a:avLst/>
                          </a:prstGeom>
                          <a:solidFill>
                            <a:sysClr val="window" lastClr="FFFFFF"/>
                          </a:solidFill>
                          <a:ln w="6350">
                            <a:solidFill>
                              <a:prstClr val="black"/>
                            </a:solidFill>
                          </a:ln>
                          <a:effectLst/>
                        </wps:spPr>
                        <wps:txbx>
                          <w:txbxContent>
                            <w:p w:rsidR="00211D62" w:rsidRPr="004E0A26" w:rsidRDefault="00211D62" w:rsidP="00211D62">
                              <w:pPr>
                                <w:pStyle w:val="NormalWeb"/>
                                <w:rPr>
                                  <w:rFonts w:ascii="Arial" w:hAnsi="Arial" w:cs="Arial"/>
                                  <w:b/>
                                  <w:bCs/>
                                  <w:color w:val="002060"/>
                                  <w:sz w:val="19"/>
                                  <w:szCs w:val="19"/>
                                </w:rPr>
                              </w:pPr>
                              <w:r w:rsidRPr="004E0A26">
                                <w:rPr>
                                  <w:rFonts w:ascii="Arial" w:eastAsia="Cambria" w:hAnsi="Arial" w:cs="Arial"/>
                                  <w:b/>
                                  <w:bCs/>
                                  <w:color w:val="002060"/>
                                  <w:sz w:val="19"/>
                                  <w:szCs w:val="19"/>
                                </w:rPr>
                                <w:t>Pharmacotherapy</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3" name="Straight Arrow Connector 43"/>
                        <wps:cNvCnPr/>
                        <wps:spPr>
                          <a:xfrm>
                            <a:off x="2833302" y="1535498"/>
                            <a:ext cx="0" cy="307520"/>
                          </a:xfrm>
                          <a:prstGeom prst="straightConnector1">
                            <a:avLst/>
                          </a:prstGeom>
                          <a:noFill/>
                          <a:ln w="25400" cap="flat" cmpd="sng" algn="ctr">
                            <a:solidFill>
                              <a:srgbClr val="C00000"/>
                            </a:solidFill>
                            <a:prstDash val="solid"/>
                            <a:tailEnd type="arrow"/>
                          </a:ln>
                          <a:effectLst>
                            <a:outerShdw blurRad="40000" dist="20000" dir="5400000" rotWithShape="0">
                              <a:srgbClr val="000000">
                                <a:alpha val="38000"/>
                              </a:srgbClr>
                            </a:outerShdw>
                          </a:effectLst>
                        </wps:spPr>
                        <wps:bodyPr/>
                      </wps:wsp>
                      <wps:wsp>
                        <wps:cNvPr id="44" name="Straight Arrow Connector 44"/>
                        <wps:cNvCnPr/>
                        <wps:spPr>
                          <a:xfrm>
                            <a:off x="1365744" y="1535497"/>
                            <a:ext cx="3060514" cy="0"/>
                          </a:xfrm>
                          <a:prstGeom prst="straightConnector1">
                            <a:avLst/>
                          </a:prstGeom>
                          <a:noFill/>
                          <a:ln w="25400" cap="flat" cmpd="sng" algn="ctr">
                            <a:solidFill>
                              <a:srgbClr val="C00000"/>
                            </a:solidFill>
                            <a:prstDash val="solid"/>
                            <a:tailEnd type="none"/>
                          </a:ln>
                          <a:effectLst>
                            <a:outerShdw blurRad="40000" dist="20000" dir="5400000" rotWithShape="0">
                              <a:srgbClr val="000000">
                                <a:alpha val="38000"/>
                              </a:srgbClr>
                            </a:outerShdw>
                          </a:effectLst>
                        </wps:spPr>
                        <wps:bodyPr/>
                      </wps:wsp>
                      <wps:wsp>
                        <wps:cNvPr id="46" name="Straight Arrow Connector 46"/>
                        <wps:cNvCnPr/>
                        <wps:spPr>
                          <a:xfrm>
                            <a:off x="2833302" y="2324867"/>
                            <a:ext cx="0" cy="336468"/>
                          </a:xfrm>
                          <a:prstGeom prst="straightConnector1">
                            <a:avLst/>
                          </a:prstGeom>
                          <a:noFill/>
                          <a:ln w="25400" cap="flat" cmpd="sng" algn="ctr">
                            <a:solidFill>
                              <a:srgbClr val="C00000"/>
                            </a:solidFill>
                            <a:prstDash val="solid"/>
                            <a:tailEnd type="arrow"/>
                          </a:ln>
                          <a:effectLst>
                            <a:outerShdw blurRad="40000" dist="20000" dir="5400000" rotWithShape="0">
                              <a:srgbClr val="000000">
                                <a:alpha val="38000"/>
                              </a:srgbClr>
                            </a:outerShdw>
                          </a:effectLst>
                        </wps:spPr>
                        <wps:bodyPr/>
                      </wps:wsp>
                      <wps:wsp>
                        <wps:cNvPr id="17" name="Straight Arrow Connector 17"/>
                        <wps:cNvCnPr/>
                        <wps:spPr>
                          <a:xfrm>
                            <a:off x="2833302" y="1298577"/>
                            <a:ext cx="0" cy="307520"/>
                          </a:xfrm>
                          <a:prstGeom prst="straightConnector1">
                            <a:avLst/>
                          </a:prstGeom>
                          <a:noFill/>
                          <a:ln w="25400" cap="flat" cmpd="sng" algn="ctr">
                            <a:solidFill>
                              <a:srgbClr val="C00000"/>
                            </a:solidFill>
                            <a:prstDash val="solid"/>
                            <a:tailEnd type="none"/>
                          </a:ln>
                          <a:effectLst>
                            <a:outerShdw blurRad="40000" dist="20000" dir="5400000" rotWithShape="0">
                              <a:srgbClr val="000000">
                                <a:alpha val="38000"/>
                              </a:srgbClr>
                            </a:outerShdw>
                          </a:effectLst>
                        </wps:spPr>
                        <wps:bodyPr/>
                      </wps:wsp>
                      <wps:wsp>
                        <wps:cNvPr id="21" name="Straight Arrow Connector 21"/>
                        <wps:cNvCnPr/>
                        <wps:spPr>
                          <a:xfrm>
                            <a:off x="4426258" y="1520143"/>
                            <a:ext cx="0" cy="307520"/>
                          </a:xfrm>
                          <a:prstGeom prst="straightConnector1">
                            <a:avLst/>
                          </a:prstGeom>
                          <a:noFill/>
                          <a:ln w="25400" cap="flat" cmpd="sng" algn="ctr">
                            <a:solidFill>
                              <a:srgbClr val="C00000"/>
                            </a:solidFill>
                            <a:prstDash val="solid"/>
                            <a:tailEnd type="arrow"/>
                          </a:ln>
                          <a:effectLst>
                            <a:outerShdw blurRad="40000" dist="20000" dir="5400000" rotWithShape="0">
                              <a:srgbClr val="000000">
                                <a:alpha val="38000"/>
                              </a:srgbClr>
                            </a:outerShdw>
                          </a:effectLst>
                        </wps:spPr>
                        <wps:bodyPr/>
                      </wps:wsp>
                      <wps:wsp>
                        <wps:cNvPr id="23" name="Straight Arrow Connector 23"/>
                        <wps:cNvCnPr/>
                        <wps:spPr>
                          <a:xfrm>
                            <a:off x="1365744" y="1544652"/>
                            <a:ext cx="0" cy="307520"/>
                          </a:xfrm>
                          <a:prstGeom prst="straightConnector1">
                            <a:avLst/>
                          </a:prstGeom>
                          <a:noFill/>
                          <a:ln w="25400" cap="flat" cmpd="sng" algn="ctr">
                            <a:solidFill>
                              <a:srgbClr val="C00000"/>
                            </a:solidFill>
                            <a:prstDash val="solid"/>
                            <a:tailEnd type="arrow"/>
                          </a:ln>
                          <a:effectLst>
                            <a:outerShdw blurRad="40000" dist="20000" dir="5400000" rotWithShape="0">
                              <a:srgbClr val="000000">
                                <a:alpha val="38000"/>
                              </a:srgbClr>
                            </a:outerShdw>
                          </a:effectLst>
                        </wps:spPr>
                        <wps:bodyPr/>
                      </wps:wsp>
                      <wps:wsp>
                        <wps:cNvPr id="25" name="Straight Arrow Connector 25"/>
                        <wps:cNvCnPr/>
                        <wps:spPr>
                          <a:xfrm>
                            <a:off x="1975107" y="2671207"/>
                            <a:ext cx="1793858" cy="0"/>
                          </a:xfrm>
                          <a:prstGeom prst="straightConnector1">
                            <a:avLst/>
                          </a:prstGeom>
                          <a:noFill/>
                          <a:ln w="25400" cap="flat" cmpd="sng" algn="ctr">
                            <a:solidFill>
                              <a:srgbClr val="C00000"/>
                            </a:solidFill>
                            <a:prstDash val="solid"/>
                            <a:tailEnd type="none"/>
                          </a:ln>
                          <a:effectLst>
                            <a:outerShdw blurRad="40000" dist="20000" dir="5400000" rotWithShape="0">
                              <a:srgbClr val="000000">
                                <a:alpha val="38000"/>
                              </a:srgbClr>
                            </a:outerShdw>
                          </a:effectLst>
                        </wps:spPr>
                        <wps:bodyPr/>
                      </wps:wsp>
                      <wps:wsp>
                        <wps:cNvPr id="28" name="Straight Arrow Connector 28"/>
                        <wps:cNvCnPr/>
                        <wps:spPr>
                          <a:xfrm>
                            <a:off x="3768965" y="2661335"/>
                            <a:ext cx="0" cy="336468"/>
                          </a:xfrm>
                          <a:prstGeom prst="straightConnector1">
                            <a:avLst/>
                          </a:prstGeom>
                          <a:noFill/>
                          <a:ln w="25400" cap="flat" cmpd="sng" algn="ctr">
                            <a:solidFill>
                              <a:srgbClr val="C00000"/>
                            </a:solidFill>
                            <a:prstDash val="solid"/>
                            <a:tailEnd type="arrow"/>
                          </a:ln>
                          <a:effectLst>
                            <a:outerShdw blurRad="40000" dist="20000" dir="5400000" rotWithShape="0">
                              <a:srgbClr val="000000">
                                <a:alpha val="38000"/>
                              </a:srgbClr>
                            </a:outerShdw>
                          </a:effectLst>
                        </wps:spPr>
                        <wps:bodyPr/>
                      </wps:wsp>
                      <wps:wsp>
                        <wps:cNvPr id="29" name="Straight Arrow Connector 29"/>
                        <wps:cNvCnPr/>
                        <wps:spPr>
                          <a:xfrm>
                            <a:off x="1975107" y="2661335"/>
                            <a:ext cx="0" cy="336468"/>
                          </a:xfrm>
                          <a:prstGeom prst="straightConnector1">
                            <a:avLst/>
                          </a:prstGeom>
                          <a:noFill/>
                          <a:ln w="25400" cap="flat" cmpd="sng" algn="ctr">
                            <a:solidFill>
                              <a:srgbClr val="C00000"/>
                            </a:solidFill>
                            <a:prstDash val="solid"/>
                            <a:tailEnd type="arrow"/>
                          </a:ln>
                          <a:effectLst>
                            <a:outerShdw blurRad="40000" dist="20000" dir="5400000" rotWithShape="0">
                              <a:srgbClr val="000000">
                                <a:alpha val="38000"/>
                              </a:srgbClr>
                            </a:outerShdw>
                          </a:effectLst>
                        </wps:spPr>
                        <wps:bodyPr/>
                      </wps:wsp>
                      <wps:wsp>
                        <wps:cNvPr id="30" name="Text Box 2"/>
                        <wps:cNvSpPr txBox="1"/>
                        <wps:spPr>
                          <a:xfrm>
                            <a:off x="3214378" y="3012601"/>
                            <a:ext cx="1198188" cy="424064"/>
                          </a:xfrm>
                          <a:prstGeom prst="rect">
                            <a:avLst/>
                          </a:prstGeom>
                          <a:solidFill>
                            <a:sysClr val="window" lastClr="FFFFFF"/>
                          </a:solidFill>
                          <a:ln w="6350">
                            <a:solidFill>
                              <a:prstClr val="black"/>
                            </a:solidFill>
                          </a:ln>
                          <a:effectLst/>
                        </wps:spPr>
                        <wps:txbx>
                          <w:txbxContent>
                            <w:p w:rsidR="00211D62" w:rsidRPr="00B04FF4" w:rsidRDefault="00211D62" w:rsidP="00211D62">
                              <w:pPr>
                                <w:pStyle w:val="NormalWeb"/>
                                <w:rPr>
                                  <w:rFonts w:ascii="Arial" w:hAnsi="Arial" w:cs="Arial"/>
                                  <w:b/>
                                  <w:color w:val="002060"/>
                                  <w:sz w:val="19"/>
                                  <w:szCs w:val="19"/>
                                </w:rPr>
                              </w:pPr>
                              <w:r>
                                <w:rPr>
                                  <w:rFonts w:ascii="Arial" w:eastAsia="Cambria" w:hAnsi="Arial" w:cs="Arial"/>
                                  <w:b/>
                                  <w:color w:val="002060"/>
                                  <w:sz w:val="19"/>
                                  <w:szCs w:val="19"/>
                                </w:rPr>
                                <w:t>Sub-Lingual Immunotherapy</w:t>
                              </w:r>
                            </w:p>
                          </w:txbxContent>
                        </wps:txbx>
                        <wps:bodyPr rot="0" spcFirstLastPara="0" vert="horz" wrap="square" lIns="18288" tIns="18288" rIns="18288" bIns="18288"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901731E" id="Canvas 1" o:spid="_x0000_s1026" style="position:absolute;margin-left:50.35pt;margin-top:12.05pt;width:354.15pt;height:254.4pt;z-index:251659264;mso-position-horizontal-relative:margin;mso-width-relative:margin;mso-height-relative:margin" coordorigin="2360,8076" coordsize="55111,334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">
                <v:rect id="Rectangle 2" o:spid="_x0000_s1027" style="position:absolute;left:2360;top:8076;width:55111;height:33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8U0d8MA&#10;AADbAAAADwAAAGRycy9kb3ducmV2LnhtbERPTWvCQBC9C/0PyxR6001SEJu6SlsQEk+p2vuYnSYh&#10;2dmQ3cbor+8WCt7m8T5nvZ1MJ0YaXGNZQbyIQBCXVjdcKTgdd/MVCOeRNXaWScGVHGw3D7M1ptpe&#10;+JPGg69ECGGXooLa+z6V0pU1GXQL2xMH7tsOBn2AQyX1gJcQbjqZRNFSGmw4NNTY00dNZXv4MQrK&#10;MW9vxSk7J8V51T7vs6989x4r9fQ4vb2C8DT5u/jfnekw/wX+fgkHyM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8U0d8MAAADbAAAADwAAAAAAAAAAAAAAAACYAgAAZHJzL2Rv&#10;d25yZXYueG1sUEsFBgAAAAAEAAQA9QAAAIgDAAAAAA==&#10;" filled="f" strokecolor="#4f81bd"/>
                <v:shapetype id="_x0000_t202" coordsize="21600,21600" o:spt="202" path="m,l,21600r21600,l21600,xe">
                  <v:stroke joinstyle="miter"/>
                  <v:path gradientshapeok="t" o:connecttype="rect"/>
                </v:shapetype>
                <v:shape id="Text Box 2" o:spid="_x0000_s1028" type="#_x0000_t202" style="position:absolute;left:8045;top:18521;width:10886;height:48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Zni78A&#10;AADbAAAADwAAAGRycy9kb3ducmV2LnhtbERPTYvCMBC9L/gfwgje1lQP4lajiCDsRcTqYfc2JGMb&#10;bSalydbqrzcHYY+P971c964WHbXBelYwGWcgiLU3lksF59Pucw4iRGSDtWdS8KAA69XgY4m58Xc+&#10;UlfEUqQQDjkqqGJscimDrshhGPuGOHEX3zqMCbalNC3eU7ir5TTLZtKh5dRQYUPbivSt+HMKDP94&#10;1r92/7RcaPv1PMyvulNqNOw3CxCR+vgvfru/jYJpWp++pB8gVy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O1meLvwAAANsAAAAPAAAAAAAAAAAAAAAAAJgCAABkcnMvZG93bnJl&#10;di54bWxQSwUGAAAAAAQABAD1AAAAhAMAAAAA&#10;" fillcolor="window" strokeweight=".5pt">
                  <v:textbox>
                    <w:txbxContent>
                      <w:p w:rsidR="00211D62" w:rsidRPr="00816427" w:rsidRDefault="00211D62" w:rsidP="00211D62">
                        <w:pPr>
                          <w:rPr>
                            <w:rFonts w:ascii="Arial" w:hAnsi="Arial"/>
                            <w:b/>
                            <w:color w:val="002060"/>
                            <w:sz w:val="19"/>
                            <w:szCs w:val="19"/>
                          </w:rPr>
                        </w:pPr>
                        <w:r>
                          <w:rPr>
                            <w:rFonts w:ascii="Arial" w:hAnsi="Arial"/>
                            <w:b/>
                            <w:color w:val="002060"/>
                            <w:sz w:val="19"/>
                            <w:szCs w:val="19"/>
                          </w:rPr>
                          <w:t>Allergen Avoidance</w:t>
                        </w:r>
                      </w:p>
                    </w:txbxContent>
                  </v:textbox>
                </v:shape>
                <v:shape id="Text Box 2" o:spid="_x0000_s1029" type="#_x0000_t202" style="position:absolute;left:22453;top:8757;width:12018;height:42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NaZMIA&#10;AADbAAAADwAAAGRycy9kb3ducmV2LnhtbESPQWsCMRSE7wX/Q3hCbzWrB7GrUUQQvIi47aG9PZLn&#10;bnTzsmziuvXXG0HocZiZb5jFqne16KgN1rOC8SgDQay9sVwq+P7afsxAhIhssPZMCv4owGo5eFtg&#10;bvyNj9QVsRQJwiFHBVWMTS5l0BU5DCPfECfv5FuHMcm2lKbFW4K7Wk6ybCodWk4LFTa0qUhfiqtT&#10;YPjHs/61+7vlQtvP+2F21p1S78N+PQcRqY//4Vd7ZxRMpvD8kn6AX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c1pkwgAAANsAAAAPAAAAAAAAAAAAAAAAAJgCAABkcnMvZG93&#10;bnJldi54bWxQSwUGAAAAAAQABAD1AAAAhwMAAAAA&#10;" fillcolor="window" strokeweight=".5pt">
                  <v:textbox>
                    <w:txbxContent>
                      <w:p w:rsidR="00211D62" w:rsidRPr="00B04FF4" w:rsidRDefault="00211D62" w:rsidP="00211D62">
                        <w:pPr>
                          <w:pStyle w:val="NormalWeb"/>
                          <w:rPr>
                            <w:rFonts w:ascii="Arial" w:hAnsi="Arial" w:cs="Arial"/>
                            <w:b/>
                            <w:color w:val="002060"/>
                            <w:sz w:val="19"/>
                            <w:szCs w:val="19"/>
                            <w:lang w:val="en-US"/>
                          </w:rPr>
                        </w:pPr>
                        <w:r>
                          <w:rPr>
                            <w:rFonts w:ascii="Arial" w:eastAsia="Cambria" w:hAnsi="Arial" w:cs="Arial"/>
                            <w:b/>
                            <w:color w:val="002060"/>
                            <w:sz w:val="19"/>
                            <w:szCs w:val="19"/>
                            <w:lang w:val="en-US"/>
                          </w:rPr>
                          <w:t>Allergy Management</w:t>
                        </w:r>
                      </w:p>
                    </w:txbxContent>
                  </v:textbox>
                </v:shape>
                <v:shape id="Text Box 2" o:spid="_x0000_s1030" type="#_x0000_t202" style="position:absolute;left:21374;top:18353;width:13713;height:4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8MA&#10;AADbAAAADwAAAGRycy9kb3ducmV2LnhtbESPQWvCQBSE70L/w/IK3nRTD9WmbkIpFHopYvRgb4/d&#10;12Q1+zZktzH6691CweMwM98w63J0rRioD9azgqd5BoJYe2O5VrDffcxWIEJENth6JgUXClAWD5M1&#10;5safeUtDFWuRIBxyVNDE2OVSBt2QwzD3HXHyfnzvMCbZ19L0eE5w18pFlj1Lh5bTQoMdvTekT9Wv&#10;U2D44Fl/26+r5Urbl+tmddSDUtPH8e0VRKQx3sP/7U+jYLGEvy/pB8j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T///8MAAADbAAAADwAAAAAAAAAAAAAAAACYAgAAZHJzL2Rv&#10;d25yZXYueG1sUEsFBgAAAAAEAAQA9QAAAIgDAAAAAA==&#10;" fillcolor="window" strokeweight=".5pt">
                  <v:textbox>
                    <w:txbxContent>
                      <w:p w:rsidR="00211D62" w:rsidRPr="00B04FF4" w:rsidRDefault="00211D62" w:rsidP="00211D62">
                        <w:pPr>
                          <w:pStyle w:val="NormalWeb"/>
                          <w:rPr>
                            <w:rFonts w:ascii="Arial" w:hAnsi="Arial" w:cs="Arial"/>
                            <w:b/>
                            <w:color w:val="002060"/>
                            <w:sz w:val="19"/>
                            <w:szCs w:val="19"/>
                            <w:lang w:val="en-US"/>
                          </w:rPr>
                        </w:pPr>
                        <w:r>
                          <w:rPr>
                            <w:rFonts w:ascii="Arial" w:eastAsia="Cambria" w:hAnsi="Arial" w:cs="Arial"/>
                            <w:b/>
                            <w:color w:val="002060"/>
                            <w:sz w:val="19"/>
                            <w:szCs w:val="19"/>
                            <w:lang w:val="en-US"/>
                          </w:rPr>
                          <w:t>Allergen Immunotherapy</w:t>
                        </w:r>
                      </w:p>
                    </w:txbxContent>
                  </v:textbox>
                </v:shape>
                <v:shape id="Text Box 2" o:spid="_x0000_s1031" type="#_x0000_t202" style="position:absolute;left:13794;top:30112;width:11982;height:42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YZH8UA&#10;AADbAAAADwAAAGRycy9kb3ducmV2LnhtbESPQWvCQBSE70L/w/IEb2ZjFanRVcQiSkVKVWi9PbLP&#10;JDX7NmRXTf+9Kwg9DjPzDTOZNaYUV6pdYVlBL4pBEKdWF5wpOOyX3TcQziNrLC2Tgj9yMJu+tCaY&#10;aHvjL7rufCYChF2CCnLvq0RKl+Zk0EW2Ig7eydYGfZB1JnWNtwA3pXyN46E0WHBYyLGiRU7peXcx&#10;CuSGf83Hd2812h49fb4v1oNi9KNUp93MxyA8Nf4//GyvtYL+AB5fwg+Q0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9hkfxQAAANsAAAAPAAAAAAAAAAAAAAAAAJgCAABkcnMv&#10;ZG93bnJldi54bWxQSwUGAAAAAAQABAD1AAAAigMAAAAA&#10;" fillcolor="window" strokeweight=".5pt">
                  <v:textbox inset="1.44pt,1.44pt,1.44pt,1.44pt">
                    <w:txbxContent>
                      <w:p w:rsidR="00211D62" w:rsidRPr="00B04FF4" w:rsidRDefault="00211D62" w:rsidP="00211D62">
                        <w:pPr>
                          <w:pStyle w:val="NormalWeb"/>
                          <w:rPr>
                            <w:rFonts w:ascii="Arial" w:hAnsi="Arial" w:cs="Arial"/>
                            <w:b/>
                            <w:color w:val="002060"/>
                            <w:sz w:val="19"/>
                            <w:szCs w:val="19"/>
                          </w:rPr>
                        </w:pPr>
                        <w:r>
                          <w:rPr>
                            <w:rFonts w:ascii="Arial" w:eastAsia="Cambria" w:hAnsi="Arial" w:cs="Arial"/>
                            <w:b/>
                            <w:color w:val="002060"/>
                            <w:sz w:val="19"/>
                            <w:szCs w:val="19"/>
                          </w:rPr>
                          <w:t>Sub-Cutaneous Immunotherapy</w:t>
                        </w:r>
                      </w:p>
                    </w:txbxContent>
                  </v:textbox>
                </v:shape>
                <v:shape id="Text Box 2" o:spid="_x0000_s1032" type="#_x0000_t202" style="position:absolute;left:36936;top:18276;width:15207;height:4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VYy8MA&#10;AADbAAAADwAAAGRycy9kb3ducmV2LnhtbESPQWvCQBSE70L/w/IKvemmFkSja5CC0Esppj3U22P3&#10;maxm34bsNkn99V1B6HGYmW+YTTG6RvTUBetZwfMsA0GsvbFcKfj63E+XIEJENth4JgW/FKDYPkw2&#10;mBs/8IH6MlYiQTjkqKCOsc2lDLomh2HmW+LknXznMCbZVdJ0OCS4a+Q8yxbSoeW0UGNLrzXpS/nj&#10;FBj+9qyP9v1qudR2df1YnnWv1NPjuFuDiDTG//C9/WYUvKzg9iX9ALn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jVYy8MAAADbAAAADwAAAAAAAAAAAAAAAACYAgAAZHJzL2Rv&#10;d25yZXYueG1sUEsFBgAAAAAEAAQA9QAAAIgDAAAAAA==&#10;" fillcolor="window" strokeweight=".5pt">
                  <v:textbox>
                    <w:txbxContent>
                      <w:p w:rsidR="00211D62" w:rsidRPr="004E0A26" w:rsidRDefault="00211D62" w:rsidP="00211D62">
                        <w:pPr>
                          <w:pStyle w:val="NormalWeb"/>
                          <w:rPr>
                            <w:rFonts w:ascii="Arial" w:hAnsi="Arial" w:cs="Arial"/>
                            <w:b/>
                            <w:bCs/>
                            <w:color w:val="002060"/>
                            <w:sz w:val="19"/>
                            <w:szCs w:val="19"/>
                          </w:rPr>
                        </w:pPr>
                        <w:r w:rsidRPr="004E0A26">
                          <w:rPr>
                            <w:rFonts w:ascii="Arial" w:eastAsia="Cambria" w:hAnsi="Arial" w:cs="Arial"/>
                            <w:b/>
                            <w:bCs/>
                            <w:color w:val="002060"/>
                            <w:sz w:val="19"/>
                            <w:szCs w:val="19"/>
                          </w:rPr>
                          <w:t>Pharmacotherapy</w:t>
                        </w:r>
                      </w:p>
                    </w:txbxContent>
                  </v:textbox>
                </v:shape>
                <v:shapetype id="_x0000_t32" coordsize="21600,21600" o:spt="32" o:oned="t" path="m,l21600,21600e" filled="f">
                  <v:path arrowok="t" fillok="f" o:connecttype="none"/>
                  <o:lock v:ext="edit" shapetype="t"/>
                </v:shapetype>
                <v:shape id="Straight Arrow Connector 43" o:spid="_x0000_s1033" type="#_x0000_t32" style="position:absolute;left:28333;top:15354;width:0;height:30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pXcQAAADbAAAADwAAAGRycy9kb3ducmV2LnhtbESP0WrCQBRE34X+w3ILfdONVlSiq5TQ&#10;Qgs+aOIHXLLXJDZ7N+5uNf59VxB8HGbmDLPa9KYVF3K+saxgPEpAEJdWN1wpOBRfwwUIH5A1tpZJ&#10;wY08bNYvgxWm2l55T5c8VCJC2KeooA6hS6X0ZU0G/ch2xNE7WmcwROkqqR1eI9y0cpIkM2mw4bhQ&#10;Y0dZTeVv/mcULD530+ws53rrfs7F6Ua5GU8ypd5e+48liEB9eIYf7W+tYPoO9y/xB8j1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MOldxAAAANsAAAAPAAAAAAAAAAAA&#10;AAAAAKECAABkcnMvZG93bnJldi54bWxQSwUGAAAAAAQABAD5AAAAkgMAAAAA&#10;" strokecolor="#c00000" strokeweight="2pt">
                  <v:stroke endarrow="open"/>
                  <v:shadow on="t" color="black" opacity="24903f" origin=",.5" offset="0,.55556mm"/>
                </v:shape>
                <v:shape id="Straight Arrow Connector 44" o:spid="_x0000_s1034" type="#_x0000_t32" style="position:absolute;left:13657;top:15354;width:3060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vbessUAAADbAAAADwAAAGRycy9kb3ducmV2LnhtbESPQWvCQBSE7wX/w/KE3upGkVJSV6li&#10;ofagGC3i7ZF9TYLZt2F3m8R/7woFj8PMfMPMFr2pRUvOV5YVjEcJCOLc6ooLBcfD58sbCB+QNdaW&#10;ScGVPCzmg6cZptp2vKc2C4WIEPYpKihDaFIpfV6SQT+yDXH0fq0zGKJ0hdQOuwg3tZwkyas0WHFc&#10;KLGhVUn5JfszCsym5cm623432Xb5czht2rNb7ZR6HvYf7yAC9eER/m9/aQXTKdy/xB8g5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vbessUAAADbAAAADwAAAAAAAAAA&#10;AAAAAAChAgAAZHJzL2Rvd25yZXYueG1sUEsFBgAAAAAEAAQA+QAAAJMDAAAAAA==&#10;" strokecolor="#c00000" strokeweight="2pt">
                  <v:shadow on="t" color="black" opacity="24903f" origin=",.5" offset="0,.55556mm"/>
                </v:shape>
                <v:shape id="Straight Arrow Connector 46" o:spid="_x0000_s1035" type="#_x0000_t32" style="position:absolute;left:28333;top:23248;width:0;height:336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EdKxcIAAADbAAAADwAAAGRycy9kb3ducmV2LnhtbESP0YrCMBRE3xf8h3AF39ZUEVe6RpGi&#10;oOCDW/cDLs21rTY3NYla/94IC/s4zMwZZr7sTCPu5HxtWcFomIAgLqyuuVTwe9x8zkD4gKyxsUwK&#10;nuRhueh9zDHV9sE/dM9DKSKEfYoKqhDaVEpfVGTQD21LHL2TdQZDlK6U2uEjwk0jx0kylQZrjgsV&#10;tpRVVFzym1EwWx8m2VV+6b3bXY/nJ+VmNM6UGvS71TeIQF34D/+1t1rBZArvL/EHyMU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EdKxcIAAADbAAAADwAAAAAAAAAAAAAA&#10;AAChAgAAZHJzL2Rvd25yZXYueG1sUEsFBgAAAAAEAAQA+QAAAJADAAAAAA==&#10;" strokecolor="#c00000" strokeweight="2pt">
                  <v:stroke endarrow="open"/>
                  <v:shadow on="t" color="black" opacity="24903f" origin=",.5" offset="0,.55556mm"/>
                </v:shape>
                <v:shape id="Straight Arrow Connector 17" o:spid="_x0000_s1036" type="#_x0000_t32" style="position:absolute;left:28333;top:12985;width:0;height:30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dv2MMAAADbAAAADwAAAGRycy9kb3ducmV2LnhtbERPTWvCQBC9F/wPywje6kYPtURXUWmh&#10;erCYWEpvQ3aaBLOzYXdN0n/fLRS8zeN9zmozmEZ05HxtWcFsmoAgLqyuuVRwyV8fn0H4gKyxsUwK&#10;fsjDZj16WGGqbc9n6rJQihjCPkUFVQhtKqUvKjLop7Yljty3dQZDhK6U2mEfw00j50nyJA3WHBsq&#10;bGlfUXHNbkaBOXQ8f+lPxzY77T7yz0P35fbvSk3Gw3YJItAQ7uJ/95uO8xfw90s8QK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WXb9jDAAAA2wAAAA8AAAAAAAAAAAAA&#10;AAAAoQIAAGRycy9kb3ducmV2LnhtbFBLBQYAAAAABAAEAPkAAACRAwAAAAA=&#10;" strokecolor="#c00000" strokeweight="2pt">
                  <v:shadow on="t" color="black" opacity="24903f" origin=",.5" offset="0,.55556mm"/>
                </v:shape>
                <v:shape id="Straight Arrow Connector 21" o:spid="_x0000_s1037" type="#_x0000_t32" style="position:absolute;left:44262;top:15201;width:0;height:30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E3EcMAAADbAAAADwAAAGRycy9kb3ducmV2LnhtbESP0WrCQBRE34X+w3ILfdNNQqkSXUWC&#10;QoU+aPQDLtnbJDV7N+5uNf69KxT6OMzMGWaxGkwnruR8a1lBOklAEFdWt1wrOB234xkIH5A1dpZJ&#10;wZ08rJYvowXm2t74QNcy1CJC2OeooAmhz6X0VUMG/cT2xNH7ts5giNLVUju8RbjpZJYkH9Jgy3Gh&#10;wZ6Khqpz+WsUzDb79+Iip/rL7S7HnzuVJs0Kpd5eh/UcRKAh/If/2p9aQZbC80v8AXL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5xNxHDAAAA2wAAAA8AAAAAAAAAAAAA&#10;AAAAoQIAAGRycy9kb3ducmV2LnhtbFBLBQYAAAAABAAEAPkAAACRAwAAAAA=&#10;" strokecolor="#c00000" strokeweight="2pt">
                  <v:stroke endarrow="open"/>
                  <v:shadow on="t" color="black" opacity="24903f" origin=",.5" offset="0,.55556mm"/>
                </v:shape>
                <v:shape id="Straight Arrow Connector 23" o:spid="_x0000_s1038" type="#_x0000_t32" style="position:absolute;left:13657;top:15446;width:0;height:30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e8M/cMAAADbAAAADwAAAGRycy9kb3ducmV2LnhtbESP0WrCQBRE3wv+w3KFvtWNaakSXUWC&#10;Qgs+1OgHXLLXJJq9G3dXjX/fFQp9HGbmDDNf9qYVN3K+saxgPEpAEJdWN1wpOOw3b1MQPiBrbC2T&#10;ggd5WC4GL3PMtL3zjm5FqESEsM9QQR1Cl0npy5oM+pHtiKN3tM5giNJVUju8R7hpZZokn9Jgw3Gh&#10;xo7ymspzcTUKpuufj/wiJ3rrvi/704MKM05zpV6H/WoGIlAf/sN/7S+tIH2H55f4A+Ti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HvDP3DAAAA2wAAAA8AAAAAAAAAAAAA&#10;AAAAoQIAAGRycy9kb3ducmV2LnhtbFBLBQYAAAAABAAEAPkAAACRAwAAAAA=&#10;" strokecolor="#c00000" strokeweight="2pt">
                  <v:stroke endarrow="open"/>
                  <v:shadow on="t" color="black" opacity="24903f" origin=",.5" offset="0,.55556mm"/>
                </v:shape>
                <v:shape id="Straight Arrow Connector 25" o:spid="_x0000_s1039" type="#_x0000_t32" style="position:absolute;left:19751;top:26712;width:1793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GWeicUAAADbAAAADwAAAGRycy9kb3ducmV2LnhtbESPQWvCQBSE74X+h+UVvNWNgZYSXUWl&#10;hdqDpVERb4/sMwlm34bdNYn/3i0Uehxm5htmthhMIzpyvrasYDJOQBAXVtdcKtjvPp7fQPiArLGx&#10;TApu5GExf3yYYaZtzz/U5aEUEcI+QwVVCG0mpS8qMujHtiWO3tk6gyFKV0rtsI9w08g0SV6lwZrj&#10;QoUtrSsqLvnVKDCbjtP3fvvV5tvVYXfcdCe3/lZq9DQspyACDeE//Nf+1ArSF/j9En+An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GWeicUAAADbAAAADwAAAAAAAAAA&#10;AAAAAAChAgAAZHJzL2Rvd25yZXYueG1sUEsFBgAAAAAEAAQA+QAAAJMDAAAAAA==&#10;" strokecolor="#c00000" strokeweight="2pt">
                  <v:shadow on="t" color="black" opacity="24903f" origin=",.5" offset="0,.55556mm"/>
                </v:shape>
                <v:shape id="Straight Arrow Connector 28" o:spid="_x0000_s1040" type="#_x0000_t32" style="position:absolute;left:37689;top:26613;width:0;height:336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0uejMAAAADbAAAADwAAAGRycy9kb3ducmV2LnhtbERPzYrCMBC+C/sOYYS9aWpZVLpGkbLC&#10;LnjQ6gMMzWxbbSY1iVrf3hwEjx/f/2LVm1bcyPnGsoLJOAFBXFrdcKXgeNiM5iB8QNbYWiYFD/Kw&#10;Wn4MFphpe+c93YpQiRjCPkMFdQhdJqUvazLox7Yjjty/dQZDhK6S2uE9hptWpkkylQYbjg01dpTX&#10;VJ6Lq1Ew/9l95Rc501v3dzmcHlSYSZor9Tns198gAvXhLX65f7WCNI6NX+IPkMsn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9LnozAAAAA2wAAAA8AAAAAAAAAAAAAAAAA&#10;oQIAAGRycy9kb3ducmV2LnhtbFBLBQYAAAAABAAEAPkAAACOAwAAAAA=&#10;" strokecolor="#c00000" strokeweight="2pt">
                  <v:stroke endarrow="open"/>
                  <v:shadow on="t" color="black" opacity="24903f" origin=",.5" offset="0,.55556mm"/>
                </v:shape>
                <v:shape id="Straight Arrow Connector 29" o:spid="_x0000_s1041" type="#_x0000_t32" style="position:absolute;left:19751;top:26613;width:0;height:336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Ac7F8MAAADbAAAADwAAAGRycy9kb3ducmV2LnhtbESP0WrCQBRE3wv+w3KFvtWNQVqNriJB&#10;oYU+1OgHXLLXJJq9G3dXjX/fLRR8HGbmDLNY9aYVN3K+saxgPEpAEJdWN1wpOOy3b1MQPiBrbC2T&#10;ggd5WC0HLwvMtL3zjm5FqESEsM9QQR1Cl0npy5oM+pHtiKN3tM5giNJVUju8R7hpZZok79Jgw3Gh&#10;xo7ymspzcTUKppufSX6RH/rbfV32pwcVZpzmSr0O+/UcRKA+PMP/7U+tIJ3B35f4A+Ty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AHOxfDAAAA2wAAAA8AAAAAAAAAAAAA&#10;AAAAoQIAAGRycy9kb3ducmV2LnhtbFBLBQYAAAAABAAEAPkAAACRAwAAAAA=&#10;" strokecolor="#c00000" strokeweight="2pt">
                  <v:stroke endarrow="open"/>
                  <v:shadow on="t" color="black" opacity="24903f" origin=",.5" offset="0,.55556mm"/>
                </v:shape>
                <v:shape id="Text Box 2" o:spid="_x0000_s1042" type="#_x0000_t202" style="position:absolute;left:32143;top:30126;width:11982;height:4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0fHMIA&#10;AADbAAAADwAAAGRycy9kb3ducmV2LnhtbERPXWvCMBR9H+w/hDvwTVN1yKxGGY5hmciYG0zfLs21&#10;6WxuShNr/ffmQdjj4XzPl52tREuNLx0rGA4SEMS50yUXCn6+3/svIHxA1lg5JgVX8rBcPD7MMdXu&#10;wl/U7kIhYgj7FBWYEOpUSp8bsugHriaO3NE1FkOETSF1g5cYbis5SpKJtFhybDBY08pQftqdrQK5&#10;4T/78TtcT7eHQJ9vq+y5nO6V6j11rzMQgbrwL767M61gHNfHL/EHyM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zR8cwgAAANsAAAAPAAAAAAAAAAAAAAAAAJgCAABkcnMvZG93&#10;bnJldi54bWxQSwUGAAAAAAQABAD1AAAAhwMAAAAA&#10;" fillcolor="window" strokeweight=".5pt">
                  <v:textbox inset="1.44pt,1.44pt,1.44pt,1.44pt">
                    <w:txbxContent>
                      <w:p w:rsidR="00211D62" w:rsidRPr="00B04FF4" w:rsidRDefault="00211D62" w:rsidP="00211D62">
                        <w:pPr>
                          <w:pStyle w:val="NormalWeb"/>
                          <w:rPr>
                            <w:rFonts w:ascii="Arial" w:hAnsi="Arial" w:cs="Arial"/>
                            <w:b/>
                            <w:color w:val="002060"/>
                            <w:sz w:val="19"/>
                            <w:szCs w:val="19"/>
                          </w:rPr>
                        </w:pPr>
                        <w:r>
                          <w:rPr>
                            <w:rFonts w:ascii="Arial" w:eastAsia="Cambria" w:hAnsi="Arial" w:cs="Arial"/>
                            <w:b/>
                            <w:color w:val="002060"/>
                            <w:sz w:val="19"/>
                            <w:szCs w:val="19"/>
                          </w:rPr>
                          <w:t>Sub-Lingual Immunotherapy</w:t>
                        </w:r>
                      </w:p>
                    </w:txbxContent>
                  </v:textbox>
                </v:shape>
                <w10:wrap type="square" anchorx="margin"/>
              </v:group>
            </w:pict>
          </mc:Fallback>
        </mc:AlternateContent>
      </w:r>
    </w:p>
    <w:p w:rsidR="00211D62" w:rsidRPr="0051142E" w:rsidRDefault="00211D62" w:rsidP="00211D62">
      <w:pPr>
        <w:rPr>
          <w:b/>
          <w:bCs/>
        </w:rPr>
      </w:pPr>
    </w:p>
    <w:p w:rsidR="00211D62" w:rsidRDefault="00211D62" w:rsidP="00211D62"/>
    <w:p w:rsidR="00211D62" w:rsidRDefault="00211D62" w:rsidP="00211D62"/>
    <w:p w:rsidR="00211D62" w:rsidRDefault="00211D62" w:rsidP="00211D62"/>
    <w:p w:rsidR="00211D62" w:rsidRDefault="00211D62" w:rsidP="00211D62"/>
    <w:p w:rsidR="00211D62" w:rsidRDefault="00211D62" w:rsidP="00211D62"/>
    <w:p w:rsidR="00211D62" w:rsidRDefault="00211D62" w:rsidP="00211D62"/>
    <w:p w:rsidR="00211D62" w:rsidRDefault="00211D62" w:rsidP="00211D62"/>
    <w:p w:rsidR="00211D62" w:rsidRDefault="00211D62" w:rsidP="00211D62"/>
    <w:p w:rsidR="00211D62" w:rsidRDefault="00211D62" w:rsidP="00211D62"/>
    <w:p w:rsidR="00211D62" w:rsidRDefault="00211D62" w:rsidP="00211D62"/>
    <w:p w:rsidR="00211D62" w:rsidRDefault="00211D62" w:rsidP="00211D62"/>
    <w:p w:rsidR="00211D62" w:rsidRDefault="00211D62" w:rsidP="00211D62"/>
    <w:p w:rsidR="00211D62" w:rsidRPr="00E54826" w:rsidRDefault="00211D62" w:rsidP="00211D62">
      <w:pPr>
        <w:spacing w:after="200" w:line="276" w:lineRule="auto"/>
        <w:rPr>
          <w:rFonts w:ascii="Calibri" w:eastAsia="Calibri" w:hAnsi="Calibri" w:cs="Arial"/>
          <w:lang w:val="en-US"/>
        </w:rPr>
      </w:pPr>
    </w:p>
    <w:p w:rsidR="00211D62" w:rsidRPr="00E54826" w:rsidRDefault="00211D62" w:rsidP="00211D62">
      <w:pPr>
        <w:rPr>
          <w:lang w:val="en-US"/>
        </w:rPr>
      </w:pPr>
    </w:p>
    <w:p w:rsidR="00211D62" w:rsidRPr="00A57F72" w:rsidRDefault="00211D62" w:rsidP="00211D62">
      <w:pPr>
        <w:rPr>
          <w:lang w:val="en-US"/>
        </w:rPr>
      </w:pPr>
    </w:p>
    <w:p w:rsidR="00E54826" w:rsidRDefault="00E54826" w:rsidP="00A42053"/>
    <w:p w:rsidR="00E54826" w:rsidRDefault="00E54826" w:rsidP="0012750D"/>
    <w:sectPr w:rsidR="00E5482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AdvPSA88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B9F7695"/>
    <w:multiLevelType w:val="hybridMultilevel"/>
    <w:tmpl w:val="E17E1F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8A2585E"/>
    <w:multiLevelType w:val="hybridMultilevel"/>
    <w:tmpl w:val="A5342E4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wxaettnv5venes22pxder3p0fsd0wtr2af&quot;&gt;My EndNote Library-Saved&lt;record-ids&gt;&lt;item&gt;422&lt;/item&gt;&lt;item&gt;424&lt;/item&gt;&lt;item&gt;766&lt;/item&gt;&lt;item&gt;767&lt;/item&gt;&lt;item&gt;768&lt;/item&gt;&lt;item&gt;769&lt;/item&gt;&lt;item&gt;770&lt;/item&gt;&lt;item&gt;771&lt;/item&gt;&lt;item&gt;773&lt;/item&gt;&lt;item&gt;774&lt;/item&gt;&lt;item&gt;775&lt;/item&gt;&lt;item&gt;776&lt;/item&gt;&lt;item&gt;777&lt;/item&gt;&lt;item&gt;779&lt;/item&gt;&lt;item&gt;780&lt;/item&gt;&lt;item&gt;781&lt;/item&gt;&lt;item&gt;782&lt;/item&gt;&lt;item&gt;783&lt;/item&gt;&lt;item&gt;786&lt;/item&gt;&lt;item&gt;787&lt;/item&gt;&lt;item&gt;788&lt;/item&gt;&lt;item&gt;789&lt;/item&gt;&lt;/record-ids&gt;&lt;/item&gt;&lt;/Libraries&gt;"/>
  </w:docVars>
  <w:rsids>
    <w:rsidRoot w:val="00C64793"/>
    <w:rsid w:val="000000F2"/>
    <w:rsid w:val="00030619"/>
    <w:rsid w:val="000504F7"/>
    <w:rsid w:val="00071442"/>
    <w:rsid w:val="00073821"/>
    <w:rsid w:val="000937A2"/>
    <w:rsid w:val="000A07FD"/>
    <w:rsid w:val="000C5375"/>
    <w:rsid w:val="000D3AAD"/>
    <w:rsid w:val="000D6C67"/>
    <w:rsid w:val="000F3111"/>
    <w:rsid w:val="00101D45"/>
    <w:rsid w:val="00123897"/>
    <w:rsid w:val="0012469A"/>
    <w:rsid w:val="0012750D"/>
    <w:rsid w:val="00174F4A"/>
    <w:rsid w:val="0018464D"/>
    <w:rsid w:val="001945C6"/>
    <w:rsid w:val="001C42F5"/>
    <w:rsid w:val="001F47CD"/>
    <w:rsid w:val="00204B15"/>
    <w:rsid w:val="00211D62"/>
    <w:rsid w:val="002257E5"/>
    <w:rsid w:val="00235069"/>
    <w:rsid w:val="00255E6E"/>
    <w:rsid w:val="0026146D"/>
    <w:rsid w:val="00273BAA"/>
    <w:rsid w:val="00276494"/>
    <w:rsid w:val="0027665B"/>
    <w:rsid w:val="002800A0"/>
    <w:rsid w:val="0029552A"/>
    <w:rsid w:val="002A62D3"/>
    <w:rsid w:val="002C3499"/>
    <w:rsid w:val="002C3B2E"/>
    <w:rsid w:val="002D2894"/>
    <w:rsid w:val="002D3E8D"/>
    <w:rsid w:val="002D6E95"/>
    <w:rsid w:val="002E1163"/>
    <w:rsid w:val="002E32E1"/>
    <w:rsid w:val="00307592"/>
    <w:rsid w:val="003273E4"/>
    <w:rsid w:val="0035057C"/>
    <w:rsid w:val="00351478"/>
    <w:rsid w:val="00363688"/>
    <w:rsid w:val="00382FCE"/>
    <w:rsid w:val="003E0AF5"/>
    <w:rsid w:val="003F031F"/>
    <w:rsid w:val="003F151D"/>
    <w:rsid w:val="003F2174"/>
    <w:rsid w:val="004209C7"/>
    <w:rsid w:val="004441D8"/>
    <w:rsid w:val="004A4F6A"/>
    <w:rsid w:val="004D7960"/>
    <w:rsid w:val="004F3B15"/>
    <w:rsid w:val="00514ABE"/>
    <w:rsid w:val="005453E0"/>
    <w:rsid w:val="00552EE7"/>
    <w:rsid w:val="005670B4"/>
    <w:rsid w:val="005700E9"/>
    <w:rsid w:val="005B4AC9"/>
    <w:rsid w:val="005B741F"/>
    <w:rsid w:val="005D4FDB"/>
    <w:rsid w:val="006202DF"/>
    <w:rsid w:val="00631885"/>
    <w:rsid w:val="0064343B"/>
    <w:rsid w:val="006A0A96"/>
    <w:rsid w:val="00702F58"/>
    <w:rsid w:val="00720101"/>
    <w:rsid w:val="007229A0"/>
    <w:rsid w:val="007355CA"/>
    <w:rsid w:val="00741C1A"/>
    <w:rsid w:val="00744DF5"/>
    <w:rsid w:val="007515B4"/>
    <w:rsid w:val="0075760A"/>
    <w:rsid w:val="00765A71"/>
    <w:rsid w:val="00767D93"/>
    <w:rsid w:val="00771C25"/>
    <w:rsid w:val="00783E7D"/>
    <w:rsid w:val="007A4BA3"/>
    <w:rsid w:val="007B43CB"/>
    <w:rsid w:val="007E1898"/>
    <w:rsid w:val="007E7E06"/>
    <w:rsid w:val="00805262"/>
    <w:rsid w:val="00812456"/>
    <w:rsid w:val="008517AE"/>
    <w:rsid w:val="00892274"/>
    <w:rsid w:val="008A6D33"/>
    <w:rsid w:val="008A7AE8"/>
    <w:rsid w:val="008B605E"/>
    <w:rsid w:val="008D1900"/>
    <w:rsid w:val="008F7064"/>
    <w:rsid w:val="00903075"/>
    <w:rsid w:val="00904FA9"/>
    <w:rsid w:val="00913D1C"/>
    <w:rsid w:val="009143A1"/>
    <w:rsid w:val="0092772F"/>
    <w:rsid w:val="0093145E"/>
    <w:rsid w:val="00936284"/>
    <w:rsid w:val="00955ED3"/>
    <w:rsid w:val="00974A48"/>
    <w:rsid w:val="009A6B46"/>
    <w:rsid w:val="009B79A2"/>
    <w:rsid w:val="009D12E3"/>
    <w:rsid w:val="00A42053"/>
    <w:rsid w:val="00A45194"/>
    <w:rsid w:val="00A55FF9"/>
    <w:rsid w:val="00A71F7D"/>
    <w:rsid w:val="00A937EE"/>
    <w:rsid w:val="00AA6423"/>
    <w:rsid w:val="00AD25F2"/>
    <w:rsid w:val="00B132A8"/>
    <w:rsid w:val="00B247DF"/>
    <w:rsid w:val="00B50CCC"/>
    <w:rsid w:val="00B72F0E"/>
    <w:rsid w:val="00B82358"/>
    <w:rsid w:val="00B8511C"/>
    <w:rsid w:val="00B96076"/>
    <w:rsid w:val="00B96214"/>
    <w:rsid w:val="00BC4CA4"/>
    <w:rsid w:val="00BF02AA"/>
    <w:rsid w:val="00C267F7"/>
    <w:rsid w:val="00C326E8"/>
    <w:rsid w:val="00C359A6"/>
    <w:rsid w:val="00C443CD"/>
    <w:rsid w:val="00C6219C"/>
    <w:rsid w:val="00C64793"/>
    <w:rsid w:val="00C86017"/>
    <w:rsid w:val="00C94E77"/>
    <w:rsid w:val="00CD01CF"/>
    <w:rsid w:val="00D27241"/>
    <w:rsid w:val="00D31436"/>
    <w:rsid w:val="00D40092"/>
    <w:rsid w:val="00D455A6"/>
    <w:rsid w:val="00D575B8"/>
    <w:rsid w:val="00D640C6"/>
    <w:rsid w:val="00D70A67"/>
    <w:rsid w:val="00D906CE"/>
    <w:rsid w:val="00DE1347"/>
    <w:rsid w:val="00E54826"/>
    <w:rsid w:val="00E77ADE"/>
    <w:rsid w:val="00ED5CD3"/>
    <w:rsid w:val="00EF164E"/>
    <w:rsid w:val="00EF764C"/>
    <w:rsid w:val="00F23218"/>
    <w:rsid w:val="00F43012"/>
    <w:rsid w:val="00F478A5"/>
    <w:rsid w:val="00F71143"/>
    <w:rsid w:val="00FC6023"/>
    <w:rsid w:val="00FC68D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A9D9EEC-0FA0-4510-AC28-11E8B1C4A2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06CE"/>
    <w:pPr>
      <w:ind w:left="720"/>
      <w:contextualSpacing/>
    </w:pPr>
  </w:style>
  <w:style w:type="paragraph" w:customStyle="1" w:styleId="EndNoteBibliographyTitle">
    <w:name w:val="EndNote Bibliography Title"/>
    <w:basedOn w:val="Normal"/>
    <w:link w:val="EndNoteBibliographyTitleChar"/>
    <w:rsid w:val="0092772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2772F"/>
    <w:rPr>
      <w:rFonts w:ascii="Calibri" w:hAnsi="Calibri"/>
      <w:noProof/>
      <w:lang w:val="en-US"/>
    </w:rPr>
  </w:style>
  <w:style w:type="paragraph" w:customStyle="1" w:styleId="EndNoteBibliography">
    <w:name w:val="EndNote Bibliography"/>
    <w:basedOn w:val="Normal"/>
    <w:link w:val="EndNoteBibliographyChar"/>
    <w:rsid w:val="0092772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2772F"/>
    <w:rPr>
      <w:rFonts w:ascii="Calibri" w:hAnsi="Calibri"/>
      <w:noProof/>
      <w:lang w:val="en-US"/>
    </w:rPr>
  </w:style>
  <w:style w:type="paragraph" w:styleId="BalloonText">
    <w:name w:val="Balloon Text"/>
    <w:basedOn w:val="Normal"/>
    <w:link w:val="BalloonTextChar"/>
    <w:uiPriority w:val="99"/>
    <w:semiHidden/>
    <w:unhideWhenUsed/>
    <w:rsid w:val="007576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760A"/>
    <w:rPr>
      <w:rFonts w:ascii="Tahoma" w:hAnsi="Tahoma" w:cs="Tahoma"/>
      <w:sz w:val="16"/>
      <w:szCs w:val="16"/>
    </w:rPr>
  </w:style>
  <w:style w:type="table" w:customStyle="1" w:styleId="TableGrid1">
    <w:name w:val="Table Grid1"/>
    <w:basedOn w:val="TableNormal"/>
    <w:next w:val="TableGrid"/>
    <w:uiPriority w:val="59"/>
    <w:rsid w:val="00E54826"/>
    <w:pPr>
      <w:spacing w:after="0" w:line="240" w:lineRule="auto"/>
    </w:pPr>
    <w:rPr>
      <w:rFonts w:eastAsia="SimSun"/>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E548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441D8"/>
    <w:rPr>
      <w:color w:val="0563C1" w:themeColor="hyperlink"/>
      <w:u w:val="single"/>
    </w:rPr>
  </w:style>
  <w:style w:type="paragraph" w:styleId="NormalWeb">
    <w:name w:val="Normal (Web)"/>
    <w:basedOn w:val="Normal"/>
    <w:uiPriority w:val="99"/>
    <w:rsid w:val="00211D62"/>
    <w:pPr>
      <w:spacing w:after="0" w:line="240" w:lineRule="auto"/>
    </w:pPr>
    <w:rPr>
      <w:rFonts w:ascii="Times New Roman" w:eastAsia="MS Mincho" w:hAnsi="Times New Roman" w:cs="Times New Roman"/>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sha@soton.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6237</Words>
  <Characters>35555</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17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san Arshad</dc:creator>
  <cp:lastModifiedBy>Arshad S.H.</cp:lastModifiedBy>
  <cp:revision>3</cp:revision>
  <dcterms:created xsi:type="dcterms:W3CDTF">2017-03-02T13:28:00Z</dcterms:created>
  <dcterms:modified xsi:type="dcterms:W3CDTF">2017-03-17T12:41:00Z</dcterms:modified>
</cp:coreProperties>
</file>